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81EB22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b/>
          <w:bCs/>
          <w:sz w:val="24"/>
          <w:szCs w:val="24"/>
        </w:rPr>
      </w:pPr>
      <w:r w:rsidRPr="00F1590F">
        <w:rPr>
          <w:rFonts w:asciiTheme="majorBidi" w:hAnsiTheme="majorBidi" w:cstheme="majorBidi"/>
          <w:b/>
          <w:bCs/>
          <w:sz w:val="24"/>
          <w:szCs w:val="24"/>
        </w:rPr>
        <w:t xml:space="preserve">Supplementary Information </w:t>
      </w:r>
    </w:p>
    <w:p w14:paraId="1C2637B8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b/>
          <w:bCs/>
          <w:sz w:val="24"/>
          <w:szCs w:val="24"/>
        </w:rPr>
      </w:pPr>
    </w:p>
    <w:p w14:paraId="01344273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b/>
          <w:bCs/>
          <w:sz w:val="24"/>
          <w:szCs w:val="24"/>
        </w:rPr>
      </w:pPr>
    </w:p>
    <w:p w14:paraId="4CE5D685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Table S1. </w:t>
      </w:r>
      <w:r w:rsidRPr="00F1590F">
        <w:rPr>
          <w:rFonts w:asciiTheme="majorBidi" w:hAnsiTheme="majorBidi" w:cstheme="majorBidi"/>
          <w:sz w:val="24"/>
          <w:szCs w:val="24"/>
        </w:rPr>
        <w:t>Oligonucleotide primers used in the study</w:t>
      </w:r>
    </w:p>
    <w:p w14:paraId="2863949F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tbl>
      <w:tblPr>
        <w:tblStyle w:val="TableGrid"/>
        <w:tblW w:w="1006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92"/>
        <w:gridCol w:w="4006"/>
        <w:gridCol w:w="1134"/>
        <w:gridCol w:w="1276"/>
        <w:gridCol w:w="2057"/>
      </w:tblGrid>
      <w:tr w:rsidR="005C752E" w:rsidRPr="00F1590F" w14:paraId="1D167CA6" w14:textId="77777777" w:rsidTr="0012215E">
        <w:trPr>
          <w:jc w:val="center"/>
        </w:trPr>
        <w:tc>
          <w:tcPr>
            <w:tcW w:w="1592" w:type="dxa"/>
            <w:tcBorders>
              <w:top w:val="single" w:sz="4" w:space="0" w:color="auto"/>
              <w:bottom w:val="single" w:sz="4" w:space="0" w:color="auto"/>
            </w:tcBorders>
          </w:tcPr>
          <w:p w14:paraId="0F4950B6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Target gene</w:t>
            </w:r>
          </w:p>
        </w:tc>
        <w:tc>
          <w:tcPr>
            <w:tcW w:w="4006" w:type="dxa"/>
            <w:tcBorders>
              <w:top w:val="single" w:sz="4" w:space="0" w:color="auto"/>
              <w:bottom w:val="single" w:sz="4" w:space="0" w:color="auto"/>
            </w:tcBorders>
          </w:tcPr>
          <w:p w14:paraId="0AAA0B65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equence (5</w:t>
            </w:r>
            <w:r w:rsidRPr="00F1590F">
              <w:rPr>
                <w:rFonts w:asciiTheme="majorBidi" w:eastAsia="EuclidSymbol-Bold" w:hAnsiTheme="majorBidi" w:cstheme="majorBidi"/>
                <w:b/>
                <w:bCs/>
                <w:sz w:val="20"/>
                <w:szCs w:val="20"/>
              </w:rPr>
              <w:t>′</w:t>
            </w:r>
            <w:r w:rsidRPr="00F1590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–3</w:t>
            </w:r>
            <w:r w:rsidRPr="00F1590F">
              <w:rPr>
                <w:rFonts w:asciiTheme="majorBidi" w:eastAsia="EuclidSymbol-Bold" w:hAnsiTheme="majorBidi" w:cstheme="majorBidi"/>
                <w:b/>
                <w:bCs/>
                <w:sz w:val="20"/>
                <w:szCs w:val="20"/>
              </w:rPr>
              <w:t>′</w:t>
            </w:r>
            <w:r w:rsidRPr="00F1590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) 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883DACA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nnealing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56D3A98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ize (bp)</w:t>
            </w:r>
          </w:p>
        </w:tc>
        <w:tc>
          <w:tcPr>
            <w:tcW w:w="2057" w:type="dxa"/>
            <w:tcBorders>
              <w:top w:val="single" w:sz="4" w:space="0" w:color="auto"/>
              <w:bottom w:val="single" w:sz="4" w:space="0" w:color="auto"/>
            </w:tcBorders>
          </w:tcPr>
          <w:p w14:paraId="3A6DB070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Reference</w:t>
            </w:r>
          </w:p>
        </w:tc>
      </w:tr>
      <w:tr w:rsidR="005C752E" w:rsidRPr="00F1590F" w14:paraId="7360DA72" w14:textId="77777777" w:rsidTr="0012215E">
        <w:trPr>
          <w:jc w:val="center"/>
        </w:trPr>
        <w:tc>
          <w:tcPr>
            <w:tcW w:w="1592" w:type="dxa"/>
            <w:tcBorders>
              <w:top w:val="single" w:sz="4" w:space="0" w:color="auto"/>
            </w:tcBorders>
          </w:tcPr>
          <w:p w14:paraId="02B8BC7B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20"/>
                <w:szCs w:val="20"/>
                <w:lang w:bidi="fa-IR"/>
              </w:rPr>
            </w:pPr>
            <w:proofErr w:type="spellStart"/>
            <w:r w:rsidRPr="00F1590F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ipaH</w:t>
            </w:r>
            <w:proofErr w:type="spellEnd"/>
          </w:p>
        </w:tc>
        <w:tc>
          <w:tcPr>
            <w:tcW w:w="4006" w:type="dxa"/>
            <w:tcBorders>
              <w:top w:val="single" w:sz="4" w:space="0" w:color="auto"/>
            </w:tcBorders>
          </w:tcPr>
          <w:p w14:paraId="04237BCD" w14:textId="77777777" w:rsidR="005C752E" w:rsidRPr="00F1590F" w:rsidRDefault="005C752E" w:rsidP="0012215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1590F">
              <w:rPr>
                <w:rFonts w:asciiTheme="majorBidi" w:hAnsiTheme="majorBidi" w:cstheme="majorBidi"/>
                <w:sz w:val="20"/>
                <w:szCs w:val="20"/>
              </w:rPr>
              <w:t>F: TGGAAAAACTCAGTGCCTCT</w:t>
            </w:r>
          </w:p>
          <w:p w14:paraId="60511508" w14:textId="77777777" w:rsidR="005C752E" w:rsidRPr="00F1590F" w:rsidRDefault="005C752E" w:rsidP="0012215E">
            <w:pPr>
              <w:spacing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t xml:space="preserve">R: </w:t>
            </w:r>
            <w:r w:rsidRPr="00F1590F">
              <w:rPr>
                <w:rFonts w:asciiTheme="majorBidi" w:hAnsiTheme="majorBidi" w:cstheme="majorBidi"/>
                <w:sz w:val="20"/>
                <w:szCs w:val="20"/>
              </w:rPr>
              <w:t>GAACCAGTCCGTAAATTCATTCT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1A0AF29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222222"/>
                <w:sz w:val="20"/>
                <w:szCs w:val="20"/>
              </w:rPr>
              <w:t>53 °C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C6C8B97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t>425</w:t>
            </w:r>
          </w:p>
        </w:tc>
        <w:tc>
          <w:tcPr>
            <w:tcW w:w="2057" w:type="dxa"/>
            <w:tcBorders>
              <w:top w:val="single" w:sz="4" w:space="0" w:color="auto"/>
            </w:tcBorders>
          </w:tcPr>
          <w:p w14:paraId="5B33F592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fldChar w:fldCharType="begin"/>
            </w: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instrText xml:space="preserve"> ADDIN EN.CITE &lt;EndNote&gt;&lt;Cite&gt;&lt;Author&gt;Sangeetha&lt;/Author&gt;&lt;Year&gt;2014&lt;/Year&gt;&lt;RecNum&gt;99&lt;/RecNum&gt;&lt;DisplayText&gt;[40]&lt;/DisplayText&gt;&lt;record&gt;&lt;rec-number&gt;99&lt;/rec-number&gt;&lt;foreign-keys&gt;&lt;key app="EN" db-id="r9fwtxfrxtszt0e9226vrpaadz9vvefzxfp9" timestamp="1578834301"&gt;99&lt;/key&gt;&lt;/foreign-keys&gt;&lt;ref-type name="Journal Article"&gt;17&lt;/ref-type&gt;&lt;contributors&gt;&lt;authors&gt;&lt;author&gt;Sangeetha, AV&lt;/author&gt;&lt;author&gt;Parija, Subhash Chandra&lt;/author&gt;&lt;author&gt;Mandal, Jharna&lt;/author&gt;&lt;author&gt;Krishnamurthy, Sriram&lt;/author&gt;&lt;/authors&gt;&lt;/contributors&gt;&lt;titles&gt;&lt;title&gt;Clinical and microbiological profiles of shigellosis in children&lt;/title&gt;&lt;secondary-title&gt;Journal of health, population, and nutrition&lt;/secondary-title&gt;&lt;/titles&gt;&lt;periodical&gt;&lt;full-title&gt;J Health Popul Nutr&lt;/full-title&gt;&lt;abbr-1&gt;Journal of health, population, and nutrition&lt;/abbr-1&gt;&lt;/periodical&gt;&lt;pages&gt;580&lt;/pages&gt;&lt;volume&gt;32&lt;/volume&gt;&lt;number&gt;4&lt;/number&gt;&lt;dates&gt;&lt;year&gt;2014&lt;/year&gt;&lt;/dates&gt;&lt;urls&gt;&lt;/urls&gt;&lt;/record&gt;&lt;/Cite&gt;&lt;/EndNote&gt;</w:instrText>
            </w: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fldChar w:fldCharType="separate"/>
            </w:r>
            <w:r w:rsidRPr="00F1590F">
              <w:rPr>
                <w:rFonts w:asciiTheme="majorBidi" w:hAnsiTheme="majorBidi" w:cstheme="majorBidi"/>
                <w:noProof/>
                <w:color w:val="000000"/>
                <w:sz w:val="20"/>
                <w:szCs w:val="20"/>
                <w:lang w:bidi="fa-IR"/>
              </w:rPr>
              <w:t>[40]</w:t>
            </w: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fldChar w:fldCharType="end"/>
            </w:r>
          </w:p>
        </w:tc>
      </w:tr>
      <w:tr w:rsidR="005C752E" w:rsidRPr="00F1590F" w14:paraId="56222460" w14:textId="77777777" w:rsidTr="0012215E">
        <w:trPr>
          <w:jc w:val="center"/>
        </w:trPr>
        <w:tc>
          <w:tcPr>
            <w:tcW w:w="1592" w:type="dxa"/>
          </w:tcPr>
          <w:p w14:paraId="65A943A5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20"/>
                <w:szCs w:val="20"/>
                <w:lang w:bidi="fa-IR"/>
              </w:rPr>
            </w:pPr>
            <w:proofErr w:type="spellStart"/>
            <w:r w:rsidRPr="00F1590F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ipaB</w:t>
            </w:r>
            <w:proofErr w:type="spellEnd"/>
          </w:p>
        </w:tc>
        <w:tc>
          <w:tcPr>
            <w:tcW w:w="4006" w:type="dxa"/>
          </w:tcPr>
          <w:p w14:paraId="2994F113" w14:textId="77777777" w:rsidR="005C752E" w:rsidRPr="00F1590F" w:rsidRDefault="005C752E" w:rsidP="0012215E">
            <w:pPr>
              <w:spacing w:line="360" w:lineRule="auto"/>
              <w:rPr>
                <w:rFonts w:asciiTheme="majorBidi" w:eastAsia="Times New Roman" w:hAnsiTheme="majorBidi" w:cstheme="majorBidi"/>
                <w:color w:val="222222"/>
                <w:sz w:val="20"/>
                <w:szCs w:val="20"/>
              </w:rPr>
            </w:pPr>
            <w:r w:rsidRPr="00F1590F">
              <w:rPr>
                <w:rFonts w:asciiTheme="majorBidi" w:hAnsiTheme="majorBidi" w:cstheme="majorBidi"/>
                <w:sz w:val="20"/>
                <w:szCs w:val="20"/>
              </w:rPr>
              <w:t xml:space="preserve">F: </w:t>
            </w:r>
            <w:r w:rsidRPr="00F1590F">
              <w:rPr>
                <w:rFonts w:asciiTheme="majorBidi" w:eastAsia="Times New Roman" w:hAnsiTheme="majorBidi" w:cstheme="majorBidi"/>
                <w:color w:val="222222"/>
                <w:sz w:val="20"/>
                <w:szCs w:val="20"/>
              </w:rPr>
              <w:t>CAAGCCCTGAATCCGATCAT</w:t>
            </w:r>
          </w:p>
          <w:p w14:paraId="51F14177" w14:textId="77777777" w:rsidR="005C752E" w:rsidRPr="00F1590F" w:rsidRDefault="005C752E" w:rsidP="0012215E">
            <w:pPr>
              <w:spacing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sz w:val="20"/>
                <w:szCs w:val="20"/>
              </w:rPr>
              <w:t xml:space="preserve">R: </w:t>
            </w:r>
            <w:r w:rsidRPr="00F1590F">
              <w:rPr>
                <w:rFonts w:asciiTheme="majorBidi" w:eastAsia="Times New Roman" w:hAnsiTheme="majorBidi" w:cstheme="majorBidi"/>
                <w:color w:val="222222"/>
                <w:sz w:val="20"/>
                <w:szCs w:val="20"/>
              </w:rPr>
              <w:t>TGTTTACCAACAGTGGCTAC</w:t>
            </w:r>
          </w:p>
        </w:tc>
        <w:tc>
          <w:tcPr>
            <w:tcW w:w="1134" w:type="dxa"/>
          </w:tcPr>
          <w:p w14:paraId="2F694AB9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222222"/>
                <w:sz w:val="20"/>
                <w:szCs w:val="20"/>
              </w:rPr>
              <w:t>53 °C</w:t>
            </w:r>
          </w:p>
        </w:tc>
        <w:tc>
          <w:tcPr>
            <w:tcW w:w="1276" w:type="dxa"/>
          </w:tcPr>
          <w:p w14:paraId="75646289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t>194</w:t>
            </w:r>
          </w:p>
        </w:tc>
        <w:tc>
          <w:tcPr>
            <w:tcW w:w="2057" w:type="dxa"/>
          </w:tcPr>
          <w:p w14:paraId="27251EFA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t>Designed in this study</w:t>
            </w:r>
          </w:p>
        </w:tc>
      </w:tr>
      <w:tr w:rsidR="005C752E" w:rsidRPr="00F1590F" w14:paraId="5ACCD666" w14:textId="77777777" w:rsidTr="0012215E">
        <w:trPr>
          <w:jc w:val="center"/>
        </w:trPr>
        <w:tc>
          <w:tcPr>
            <w:tcW w:w="1592" w:type="dxa"/>
          </w:tcPr>
          <w:p w14:paraId="76DA629E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20"/>
                <w:szCs w:val="20"/>
                <w:lang w:bidi="fa-IR"/>
              </w:rPr>
            </w:pPr>
            <w:proofErr w:type="spellStart"/>
            <w:r w:rsidRPr="00F1590F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ipaC</w:t>
            </w:r>
            <w:proofErr w:type="spellEnd"/>
          </w:p>
        </w:tc>
        <w:tc>
          <w:tcPr>
            <w:tcW w:w="4006" w:type="dxa"/>
          </w:tcPr>
          <w:p w14:paraId="33064F3F" w14:textId="77777777" w:rsidR="005C752E" w:rsidRPr="00F1590F" w:rsidRDefault="005C752E" w:rsidP="0012215E">
            <w:pPr>
              <w:spacing w:line="36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1590F">
              <w:rPr>
                <w:rFonts w:asciiTheme="majorBidi" w:hAnsiTheme="majorBidi" w:cstheme="majorBidi"/>
                <w:sz w:val="20"/>
                <w:szCs w:val="20"/>
              </w:rPr>
              <w:t xml:space="preserve">F: </w:t>
            </w:r>
            <w:r w:rsidRPr="00F1590F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GGGATGCTTCCTCTGCTTGT</w:t>
            </w:r>
          </w:p>
          <w:p w14:paraId="141AE381" w14:textId="77777777" w:rsidR="005C752E" w:rsidRPr="00F1590F" w:rsidRDefault="005C752E" w:rsidP="0012215E">
            <w:pPr>
              <w:spacing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sz w:val="20"/>
                <w:szCs w:val="20"/>
              </w:rPr>
              <w:t>R: CCTAGCAGCCCTATCATCAAG</w:t>
            </w:r>
          </w:p>
        </w:tc>
        <w:tc>
          <w:tcPr>
            <w:tcW w:w="1134" w:type="dxa"/>
          </w:tcPr>
          <w:p w14:paraId="66968781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222222"/>
                <w:sz w:val="20"/>
                <w:szCs w:val="20"/>
              </w:rPr>
              <w:t>55 °C</w:t>
            </w:r>
          </w:p>
        </w:tc>
        <w:tc>
          <w:tcPr>
            <w:tcW w:w="1276" w:type="dxa"/>
          </w:tcPr>
          <w:p w14:paraId="37D9502E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t>518</w:t>
            </w:r>
          </w:p>
        </w:tc>
        <w:tc>
          <w:tcPr>
            <w:tcW w:w="2057" w:type="dxa"/>
          </w:tcPr>
          <w:p w14:paraId="26E5D944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t>Designed in this study</w:t>
            </w:r>
          </w:p>
        </w:tc>
      </w:tr>
      <w:tr w:rsidR="005C752E" w:rsidRPr="00F1590F" w14:paraId="4F62D78F" w14:textId="77777777" w:rsidTr="0012215E">
        <w:trPr>
          <w:jc w:val="center"/>
        </w:trPr>
        <w:tc>
          <w:tcPr>
            <w:tcW w:w="1592" w:type="dxa"/>
          </w:tcPr>
          <w:p w14:paraId="7F49F8F1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20"/>
                <w:szCs w:val="20"/>
                <w:lang w:bidi="fa-IR"/>
              </w:rPr>
            </w:pPr>
            <w:proofErr w:type="spellStart"/>
            <w:r w:rsidRPr="00F1590F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ipaD</w:t>
            </w:r>
            <w:proofErr w:type="spellEnd"/>
          </w:p>
        </w:tc>
        <w:tc>
          <w:tcPr>
            <w:tcW w:w="4006" w:type="dxa"/>
          </w:tcPr>
          <w:p w14:paraId="53E03959" w14:textId="77777777" w:rsidR="005C752E" w:rsidRPr="00F1590F" w:rsidRDefault="005C752E" w:rsidP="0012215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1590F">
              <w:rPr>
                <w:rFonts w:asciiTheme="majorBidi" w:hAnsiTheme="majorBidi" w:cstheme="majorBidi"/>
                <w:sz w:val="20"/>
                <w:szCs w:val="20"/>
              </w:rPr>
              <w:t>F: AAGAAGCCGAGCTTGATGGA</w:t>
            </w:r>
          </w:p>
          <w:p w14:paraId="5C04F8A7" w14:textId="77777777" w:rsidR="005C752E" w:rsidRPr="00F1590F" w:rsidRDefault="005C752E" w:rsidP="0012215E">
            <w:pPr>
              <w:spacing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sz w:val="20"/>
                <w:szCs w:val="20"/>
              </w:rPr>
              <w:t>R: CCTCGCCATTTCCACCTAGA</w:t>
            </w:r>
          </w:p>
        </w:tc>
        <w:tc>
          <w:tcPr>
            <w:tcW w:w="1134" w:type="dxa"/>
          </w:tcPr>
          <w:p w14:paraId="45C3F908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222222"/>
                <w:sz w:val="20"/>
                <w:szCs w:val="20"/>
              </w:rPr>
              <w:t>55 °C</w:t>
            </w:r>
          </w:p>
        </w:tc>
        <w:tc>
          <w:tcPr>
            <w:tcW w:w="1276" w:type="dxa"/>
          </w:tcPr>
          <w:p w14:paraId="0A3583FF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t>450</w:t>
            </w:r>
          </w:p>
        </w:tc>
        <w:tc>
          <w:tcPr>
            <w:tcW w:w="2057" w:type="dxa"/>
          </w:tcPr>
          <w:p w14:paraId="42158A2E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t>Designed in this study</w:t>
            </w:r>
          </w:p>
        </w:tc>
      </w:tr>
      <w:tr w:rsidR="005C752E" w:rsidRPr="00F1590F" w14:paraId="0C7F0D47" w14:textId="77777777" w:rsidTr="0012215E">
        <w:trPr>
          <w:jc w:val="center"/>
        </w:trPr>
        <w:tc>
          <w:tcPr>
            <w:tcW w:w="1592" w:type="dxa"/>
          </w:tcPr>
          <w:p w14:paraId="1DF4626A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20"/>
                <w:szCs w:val="20"/>
                <w:lang w:bidi="fa-IR"/>
              </w:rPr>
            </w:pPr>
            <w:proofErr w:type="spellStart"/>
            <w:r w:rsidRPr="00F1590F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ipgD</w:t>
            </w:r>
            <w:proofErr w:type="spellEnd"/>
          </w:p>
        </w:tc>
        <w:tc>
          <w:tcPr>
            <w:tcW w:w="4006" w:type="dxa"/>
          </w:tcPr>
          <w:p w14:paraId="437051B4" w14:textId="77777777" w:rsidR="005C752E" w:rsidRPr="00F1590F" w:rsidRDefault="005C752E" w:rsidP="0012215E">
            <w:pPr>
              <w:spacing w:line="360" w:lineRule="auto"/>
              <w:rPr>
                <w:rFonts w:asciiTheme="majorBidi" w:hAnsiTheme="majorBidi" w:cstheme="majorBidi"/>
                <w:color w:val="222222"/>
                <w:sz w:val="20"/>
                <w:szCs w:val="20"/>
              </w:rPr>
            </w:pPr>
            <w:r w:rsidRPr="00F1590F">
              <w:rPr>
                <w:rFonts w:asciiTheme="majorBidi" w:eastAsia="Times New Roman" w:hAnsiTheme="majorBidi" w:cstheme="majorBidi"/>
                <w:color w:val="222222"/>
                <w:sz w:val="20"/>
                <w:szCs w:val="20"/>
              </w:rPr>
              <w:t xml:space="preserve">F: </w:t>
            </w:r>
            <w:r w:rsidRPr="00F1590F">
              <w:rPr>
                <w:rFonts w:asciiTheme="majorBidi" w:hAnsiTheme="majorBidi" w:cstheme="majorBidi"/>
                <w:color w:val="222222"/>
                <w:sz w:val="20"/>
                <w:szCs w:val="20"/>
              </w:rPr>
              <w:t>TCTTATACAAATGACGAATACCC</w:t>
            </w:r>
          </w:p>
          <w:p w14:paraId="46FB2E06" w14:textId="77777777" w:rsidR="005C752E" w:rsidRPr="00F1590F" w:rsidRDefault="005C752E" w:rsidP="0012215E">
            <w:pPr>
              <w:spacing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sz w:val="20"/>
                <w:szCs w:val="20"/>
              </w:rPr>
              <w:t xml:space="preserve">R: </w:t>
            </w:r>
            <w:r w:rsidRPr="00F1590F">
              <w:rPr>
                <w:rFonts w:asciiTheme="majorBidi" w:hAnsiTheme="majorBidi" w:cstheme="majorBidi"/>
                <w:color w:val="222222"/>
                <w:sz w:val="20"/>
                <w:szCs w:val="20"/>
              </w:rPr>
              <w:t>ATTGTAAGAGTGGGAAGGACA</w:t>
            </w:r>
          </w:p>
        </w:tc>
        <w:tc>
          <w:tcPr>
            <w:tcW w:w="1134" w:type="dxa"/>
          </w:tcPr>
          <w:p w14:paraId="2D216888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222222"/>
                <w:sz w:val="20"/>
                <w:szCs w:val="20"/>
              </w:rPr>
              <w:t>51 °C</w:t>
            </w:r>
          </w:p>
        </w:tc>
        <w:tc>
          <w:tcPr>
            <w:tcW w:w="1276" w:type="dxa"/>
          </w:tcPr>
          <w:p w14:paraId="75B406C4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t>307</w:t>
            </w:r>
          </w:p>
        </w:tc>
        <w:tc>
          <w:tcPr>
            <w:tcW w:w="2057" w:type="dxa"/>
          </w:tcPr>
          <w:p w14:paraId="1674737C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fldChar w:fldCharType="begin"/>
            </w: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instrText xml:space="preserve"> ADDIN EN.CITE &lt;EndNote&gt;&lt;Cite&gt;&lt;Author&gt;Lluque&lt;/Author&gt;&lt;Year&gt;2015&lt;/Year&gt;&lt;RecNum&gt;100&lt;/RecNum&gt;&lt;DisplayText&gt;[41]&lt;/DisplayText&gt;&lt;record&gt;&lt;rec-number&gt;100&lt;/rec-number&gt;&lt;foreign-keys&gt;&lt;key app="EN" db-id="r9fwtxfrxtszt0e9226vrpaadz9vvefzxfp9" timestamp="1578834394"&gt;100&lt;/key&gt;&lt;/foreign-keys&gt;&lt;ref-type name="Journal Article"&gt;17&lt;/ref-type&gt;&lt;contributors&gt;&lt;authors&gt;&lt;author&gt;Lluque, Angela&lt;/author&gt;&lt;author&gt;Mosquito, Susan&lt;/author&gt;&lt;author&gt;Gomes, Cláudia&lt;/author&gt;&lt;author&gt;Riveros, Maribel&lt;/author&gt;&lt;author&gt;Durand, David&lt;/author&gt;&lt;author&gt;Tilley, Drake H&lt;/author&gt;&lt;author&gt;Bernal, María&lt;/author&gt;&lt;author&gt;Prada, Ana&lt;/author&gt;&lt;author&gt;Ochoa, Theresa J&lt;/author&gt;&lt;author&gt;Ruiz, Joaquim&lt;/author&gt;&lt;/authors&gt;&lt;/contributors&gt;&lt;titles&gt;&lt;title&gt;Virulence factors and mechanisms of antimicrobial resistance in Shigella strains from periurban areas of Lima (Peru)&lt;/title&gt;&lt;secondary-title&gt;International Journal of Medical Microbiology&lt;/secondary-title&gt;&lt;/titles&gt;&lt;periodical&gt;&lt;full-title&gt;International Journal of Medical Microbiology&lt;/full-title&gt;&lt;/periodical&gt;&lt;pages&gt;480-490&lt;/pages&gt;&lt;volume&gt;305&lt;/volume&gt;&lt;number&gt;4-5&lt;/number&gt;&lt;dates&gt;&lt;year&gt;2015&lt;/year&gt;&lt;/dates&gt;&lt;isbn&gt;1438-4221&lt;/isbn&gt;&lt;urls&gt;&lt;/urls&gt;&lt;/record&gt;&lt;/Cite&gt;&lt;/EndNote&gt;</w:instrText>
            </w: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fldChar w:fldCharType="separate"/>
            </w:r>
            <w:r w:rsidRPr="00F1590F">
              <w:rPr>
                <w:rFonts w:asciiTheme="majorBidi" w:hAnsiTheme="majorBidi" w:cstheme="majorBidi"/>
                <w:noProof/>
                <w:color w:val="000000"/>
                <w:sz w:val="20"/>
                <w:szCs w:val="20"/>
                <w:lang w:bidi="fa-IR"/>
              </w:rPr>
              <w:t>[41]</w:t>
            </w: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fldChar w:fldCharType="end"/>
            </w:r>
          </w:p>
        </w:tc>
      </w:tr>
      <w:tr w:rsidR="005C752E" w:rsidRPr="00F1590F" w14:paraId="7BEF5898" w14:textId="77777777" w:rsidTr="0012215E">
        <w:trPr>
          <w:jc w:val="center"/>
        </w:trPr>
        <w:tc>
          <w:tcPr>
            <w:tcW w:w="1592" w:type="dxa"/>
          </w:tcPr>
          <w:p w14:paraId="012D1D3C" w14:textId="77777777" w:rsidR="005C752E" w:rsidRPr="00F1590F" w:rsidRDefault="005C752E" w:rsidP="0012215E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F1590F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en (ShET-2)</w:t>
            </w:r>
          </w:p>
        </w:tc>
        <w:tc>
          <w:tcPr>
            <w:tcW w:w="4006" w:type="dxa"/>
          </w:tcPr>
          <w:p w14:paraId="3AC7425E" w14:textId="77777777" w:rsidR="005C752E" w:rsidRPr="00F1590F" w:rsidRDefault="005C752E" w:rsidP="0012215E">
            <w:pPr>
              <w:spacing w:line="360" w:lineRule="auto"/>
              <w:rPr>
                <w:rFonts w:asciiTheme="majorBidi" w:eastAsia="Times New Roman" w:hAnsiTheme="majorBidi" w:cstheme="majorBidi"/>
                <w:color w:val="222222"/>
                <w:sz w:val="20"/>
                <w:szCs w:val="20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F:</w:t>
            </w:r>
            <w:r w:rsidRPr="00F1590F">
              <w:rPr>
                <w:rFonts w:asciiTheme="majorBidi" w:eastAsia="Times New Roman" w:hAnsiTheme="majorBidi" w:cstheme="majorBidi"/>
                <w:color w:val="222222"/>
                <w:sz w:val="20"/>
                <w:szCs w:val="20"/>
              </w:rPr>
              <w:t xml:space="preserve"> </w:t>
            </w: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GCGATGCGTATGGGATTGAC</w:t>
            </w:r>
          </w:p>
          <w:p w14:paraId="0949D324" w14:textId="77777777" w:rsidR="005C752E" w:rsidRPr="00F1590F" w:rsidRDefault="005C752E" w:rsidP="0012215E">
            <w:pPr>
              <w:spacing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R: </w:t>
            </w:r>
            <w:r w:rsidRPr="00F1590F">
              <w:rPr>
                <w:rFonts w:asciiTheme="majorBidi" w:hAnsiTheme="majorBidi" w:cstheme="majorBidi"/>
                <w:color w:val="222222"/>
                <w:sz w:val="20"/>
                <w:szCs w:val="20"/>
              </w:rPr>
              <w:t>CTCCCATTCCTTCCGCAGTT</w:t>
            </w:r>
          </w:p>
        </w:tc>
        <w:tc>
          <w:tcPr>
            <w:tcW w:w="1134" w:type="dxa"/>
          </w:tcPr>
          <w:p w14:paraId="7035B37D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222222"/>
                <w:sz w:val="20"/>
                <w:szCs w:val="20"/>
              </w:rPr>
              <w:t>57 °C</w:t>
            </w:r>
          </w:p>
        </w:tc>
        <w:tc>
          <w:tcPr>
            <w:tcW w:w="1276" w:type="dxa"/>
          </w:tcPr>
          <w:p w14:paraId="5733B114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t>244</w:t>
            </w:r>
          </w:p>
        </w:tc>
        <w:tc>
          <w:tcPr>
            <w:tcW w:w="2057" w:type="dxa"/>
          </w:tcPr>
          <w:p w14:paraId="751D310B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t>Designed in this study</w:t>
            </w:r>
          </w:p>
        </w:tc>
      </w:tr>
      <w:tr w:rsidR="005C752E" w:rsidRPr="00F1590F" w14:paraId="65E37533" w14:textId="77777777" w:rsidTr="0012215E">
        <w:trPr>
          <w:jc w:val="center"/>
        </w:trPr>
        <w:tc>
          <w:tcPr>
            <w:tcW w:w="1592" w:type="dxa"/>
            <w:tcBorders>
              <w:bottom w:val="single" w:sz="4" w:space="0" w:color="auto"/>
            </w:tcBorders>
          </w:tcPr>
          <w:p w14:paraId="2826CB1D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20"/>
                <w:szCs w:val="20"/>
                <w:lang w:bidi="fa-IR"/>
              </w:rPr>
            </w:pPr>
            <w:proofErr w:type="spellStart"/>
            <w:r w:rsidRPr="00F1590F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irA</w:t>
            </w:r>
            <w:proofErr w:type="spellEnd"/>
          </w:p>
        </w:tc>
        <w:tc>
          <w:tcPr>
            <w:tcW w:w="4006" w:type="dxa"/>
            <w:tcBorders>
              <w:bottom w:val="single" w:sz="4" w:space="0" w:color="auto"/>
            </w:tcBorders>
          </w:tcPr>
          <w:p w14:paraId="734ACFCE" w14:textId="77777777" w:rsidR="005C752E" w:rsidRPr="00F1590F" w:rsidRDefault="005C752E" w:rsidP="0012215E">
            <w:pPr>
              <w:spacing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F1590F">
              <w:rPr>
                <w:rFonts w:asciiTheme="majorBidi" w:hAnsiTheme="majorBidi" w:cstheme="majorBidi"/>
                <w:sz w:val="20"/>
                <w:szCs w:val="20"/>
              </w:rPr>
              <w:t xml:space="preserve">F: </w:t>
            </w: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GCCTGCACCAGAAGTTATTG</w:t>
            </w:r>
          </w:p>
          <w:p w14:paraId="1812FB7D" w14:textId="77777777" w:rsidR="005C752E" w:rsidRPr="00F1590F" w:rsidRDefault="005C752E" w:rsidP="0012215E">
            <w:pPr>
              <w:spacing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eastAsia="Times New Roman" w:hAnsiTheme="majorBidi" w:cstheme="majorBidi"/>
                <w:color w:val="222222"/>
                <w:sz w:val="20"/>
                <w:szCs w:val="20"/>
              </w:rPr>
              <w:t xml:space="preserve">R: </w:t>
            </w: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AGTGTCGTTTTTAGGGACAACT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B46A262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222222"/>
                <w:sz w:val="20"/>
                <w:szCs w:val="20"/>
              </w:rPr>
              <w:t>54 °C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FD05760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t>550</w:t>
            </w:r>
          </w:p>
        </w:tc>
        <w:tc>
          <w:tcPr>
            <w:tcW w:w="2057" w:type="dxa"/>
            <w:tcBorders>
              <w:bottom w:val="single" w:sz="4" w:space="0" w:color="auto"/>
            </w:tcBorders>
          </w:tcPr>
          <w:p w14:paraId="06B4EC8C" w14:textId="77777777" w:rsidR="005C752E" w:rsidRPr="00F1590F" w:rsidRDefault="005C752E" w:rsidP="0012215E">
            <w:pPr>
              <w:spacing w:line="36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F1590F">
              <w:rPr>
                <w:rFonts w:asciiTheme="majorBidi" w:hAnsiTheme="majorBidi" w:cstheme="majorBidi"/>
                <w:color w:val="000000"/>
                <w:sz w:val="20"/>
                <w:szCs w:val="20"/>
                <w:lang w:bidi="fa-IR"/>
              </w:rPr>
              <w:t>Designed in this study</w:t>
            </w:r>
          </w:p>
        </w:tc>
      </w:tr>
    </w:tbl>
    <w:p w14:paraId="62140429" w14:textId="77777777" w:rsidR="005C752E" w:rsidRPr="00F1590F" w:rsidRDefault="005C752E" w:rsidP="005C752E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color w:val="000000"/>
          <w:sz w:val="24"/>
          <w:szCs w:val="24"/>
        </w:rPr>
      </w:pPr>
    </w:p>
    <w:p w14:paraId="34F0828B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09CCECAF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15A0B56B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515C740E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62DD210A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5849624F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124D5D33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3CFD219A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55FEF400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30E382C9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231D2A3E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30EA6278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2AD0562F" w14:textId="77777777" w:rsidR="005C752E" w:rsidRPr="00F1590F" w:rsidRDefault="005C752E" w:rsidP="001F23D3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color w:val="000000"/>
          <w:sz w:val="24"/>
          <w:szCs w:val="24"/>
        </w:rPr>
        <w:lastRenderedPageBreak/>
        <w:t xml:space="preserve">Figure S1. </w:t>
      </w:r>
      <w:r w:rsidR="0099779A"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Agarose gel electrophoresis </w:t>
      </w:r>
      <w:r w:rsidR="00926602"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showing presence of </w:t>
      </w:r>
      <w:proofErr w:type="spellStart"/>
      <w:r w:rsidR="001F23D3"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ipaB</w:t>
      </w:r>
      <w:proofErr w:type="spellEnd"/>
      <w:r w:rsidR="0099779A"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  <w:r w:rsidR="001F23D3" w:rsidRPr="00F1590F">
        <w:rPr>
          <w:rFonts w:asciiTheme="majorBidi" w:hAnsiTheme="majorBidi" w:cstheme="majorBidi"/>
          <w:color w:val="000000"/>
          <w:sz w:val="24"/>
          <w:szCs w:val="24"/>
        </w:rPr>
        <w:t>in</w:t>
      </w:r>
      <w:r w:rsidR="0099779A"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  <w:r w:rsidR="0099779A"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Shigella</w:t>
      </w:r>
      <w:r w:rsidR="0099779A"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 isolates from pediatric patients</w:t>
      </w:r>
      <w:r w:rsidR="001F23D3" w:rsidRPr="00F1590F">
        <w:rPr>
          <w:rFonts w:asciiTheme="majorBidi" w:hAnsiTheme="majorBidi" w:cstheme="majorBidi"/>
          <w:color w:val="000000"/>
          <w:sz w:val="24"/>
          <w:szCs w:val="24"/>
        </w:rPr>
        <w:t>.</w:t>
      </w:r>
    </w:p>
    <w:p w14:paraId="15871295" w14:textId="77777777" w:rsidR="005C752E" w:rsidRPr="00F1590F" w:rsidRDefault="005C752E" w:rsidP="005C752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79E098DF" w14:textId="77777777" w:rsidR="005C752E" w:rsidRPr="00F1590F" w:rsidRDefault="006F1B89" w:rsidP="005C752E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43232" behindDoc="0" locked="0" layoutInCell="1" allowOverlap="1" wp14:anchorId="2FF28AB8" wp14:editId="06C08133">
                <wp:simplePos x="0" y="0"/>
                <wp:positionH relativeFrom="column">
                  <wp:posOffset>1202166</wp:posOffset>
                </wp:positionH>
                <wp:positionV relativeFrom="paragraph">
                  <wp:posOffset>4061626</wp:posOffset>
                </wp:positionV>
                <wp:extent cx="841651" cy="294005"/>
                <wp:effectExtent l="0" t="0" r="0" b="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41651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82DCF86" w14:textId="77777777" w:rsidR="006F1B89" w:rsidRPr="001F23D3" w:rsidRDefault="006F1B89" w:rsidP="006F1B89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194 bp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5594C412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94.65pt;margin-top:319.8pt;width:66.25pt;height:23.15pt;z-index:2517432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" filled="f" stroked="f" strokeweight=".5pt">
                <v:textbox>
                  <w:txbxContent>
                    <w:p w:rsidR="006F1B89" w:rsidRPr="001F23D3" w:rsidRDefault="006F1B89" w:rsidP="006F1B89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194 bp</w:t>
                      </w:r>
                    </w:p>
                  </w:txbxContent>
                </v:textbox>
              </v:shape>
            </w:pict>
          </mc:Fallback>
        </mc:AlternateContent>
      </w:r>
      <w:r w:rsidR="00D22C42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2293887" wp14:editId="226A52F5">
                <wp:simplePos x="0" y="0"/>
                <wp:positionH relativeFrom="column">
                  <wp:posOffset>1247242</wp:posOffset>
                </wp:positionH>
                <wp:positionV relativeFrom="paragraph">
                  <wp:posOffset>1610716</wp:posOffset>
                </wp:positionV>
                <wp:extent cx="453542" cy="294005"/>
                <wp:effectExtent l="0" t="0" r="0" b="0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3542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6361402" w14:textId="77777777" w:rsidR="005C752E" w:rsidRPr="001F23D3" w:rsidRDefault="005C752E" w:rsidP="005C752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1F23D3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C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3522AC16" id="_x0000_t202" coordsize="21600,21600" o:spt="202" path="m,l,21600r21600,l21600,xe">
                <v:stroke joinstyle="miter"/>
                <v:path gradientshapeok="t" o:connecttype="rect"/>
              </v:shapetype>
              <v:shape id="Text Box 10" o:spid="_x0000_s1026" type="#_x0000_t202" style="position:absolute;margin-left:98.2pt;margin-top:126.85pt;width:35.7pt;height:23.15pt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" filled="f" stroked="f" strokeweight=".5pt">
                <v:textbox>
                  <w:txbxContent>
                    <w:p w:rsidR="005C752E" w:rsidRPr="001F23D3" w:rsidRDefault="005C752E" w:rsidP="005C752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1F23D3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C+</w:t>
                      </w:r>
                    </w:p>
                  </w:txbxContent>
                </v:textbox>
              </v:shape>
            </w:pict>
          </mc:Fallback>
        </mc:AlternateContent>
      </w:r>
      <w:r w:rsidR="001F23D3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63FD5885" wp14:editId="0939C627">
                <wp:simplePos x="0" y="0"/>
                <wp:positionH relativeFrom="column">
                  <wp:posOffset>190195</wp:posOffset>
                </wp:positionH>
                <wp:positionV relativeFrom="paragraph">
                  <wp:posOffset>1604315</wp:posOffset>
                </wp:positionV>
                <wp:extent cx="409651" cy="294005"/>
                <wp:effectExtent l="0" t="0" r="0" b="0"/>
                <wp:wrapNone/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9651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C68071B" w14:textId="77777777" w:rsidR="005C752E" w:rsidRPr="001F23D3" w:rsidRDefault="005C752E" w:rsidP="005C752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1F23D3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C-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69FE216" id="Text Box 21" o:spid="_x0000_s1027" type="#_x0000_t202" style="position:absolute;margin-left:15pt;margin-top:126.3pt;width:32.25pt;height:23.1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" filled="f" stroked="f" strokeweight=".5pt">
                <v:textbox>
                  <w:txbxContent>
                    <w:p w:rsidR="005C752E" w:rsidRPr="001F23D3" w:rsidRDefault="005C752E" w:rsidP="005C752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1F23D3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C-</w:t>
                      </w:r>
                    </w:p>
                  </w:txbxContent>
                </v:textbox>
              </v:shape>
            </w:pict>
          </mc:Fallback>
        </mc:AlternateContent>
      </w:r>
      <w:r w:rsidR="001F23D3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7385DC" wp14:editId="52E30B88">
                <wp:simplePos x="0" y="0"/>
                <wp:positionH relativeFrom="column">
                  <wp:posOffset>548005</wp:posOffset>
                </wp:positionH>
                <wp:positionV relativeFrom="paragraph">
                  <wp:posOffset>1636472</wp:posOffset>
                </wp:positionV>
                <wp:extent cx="729640" cy="572135"/>
                <wp:effectExtent l="0" t="0" r="0" b="0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29640" cy="5721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5F723C9" w14:textId="77777777" w:rsidR="005C752E" w:rsidRPr="00D017E3" w:rsidRDefault="001F23D3" w:rsidP="005C752E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23C673" id="Text Box 8" o:spid="_x0000_s1028" type="#_x0000_t202" style="position:absolute;margin-left:43.15pt;margin-top:128.85pt;width:57.45pt;height:45.0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" filled="f" stroked="f" strokeweight=".5pt">
                <v:textbox>
                  <w:txbxContent>
                    <w:p w:rsidR="005C752E" w:rsidRPr="00D017E3" w:rsidRDefault="001F23D3" w:rsidP="005C752E">
                      <w:pPr>
                        <w:jc w:val="center"/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</w:pPr>
                      <w:r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  <w:t>L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B3E4C9A" wp14:editId="500D94E0">
                <wp:simplePos x="0" y="0"/>
                <wp:positionH relativeFrom="column">
                  <wp:posOffset>4453890</wp:posOffset>
                </wp:positionH>
                <wp:positionV relativeFrom="paragraph">
                  <wp:posOffset>1645920</wp:posOffset>
                </wp:positionV>
                <wp:extent cx="301625" cy="294005"/>
                <wp:effectExtent l="0" t="0" r="0" b="0"/>
                <wp:wrapNone/>
                <wp:docPr id="14" name="Text 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E4FBC15" w14:textId="77777777" w:rsidR="005C752E" w:rsidRPr="001F23D3" w:rsidRDefault="005C752E" w:rsidP="005C752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1F23D3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6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F16EAE9" id="Text Box 14" o:spid="_x0000_s1029" type="#_x0000_t202" style="position:absolute;margin-left:350.7pt;margin-top:129.6pt;width:23.75pt;height:23.1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" filled="f" stroked="f" strokeweight=".5pt">
                <v:textbox>
                  <w:txbxContent>
                    <w:p w:rsidR="005C752E" w:rsidRPr="001F23D3" w:rsidRDefault="005C752E" w:rsidP="005C752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1F23D3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6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41522A1" wp14:editId="29DE3861">
                <wp:simplePos x="0" y="0"/>
                <wp:positionH relativeFrom="column">
                  <wp:posOffset>3368675</wp:posOffset>
                </wp:positionH>
                <wp:positionV relativeFrom="paragraph">
                  <wp:posOffset>1626539</wp:posOffset>
                </wp:positionV>
                <wp:extent cx="301625" cy="294005"/>
                <wp:effectExtent l="0" t="0" r="0" b="0"/>
                <wp:wrapNone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901E7E3" w14:textId="77777777" w:rsidR="005C752E" w:rsidRPr="001F23D3" w:rsidRDefault="005C752E" w:rsidP="005C752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1F23D3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93238AB" id="Text Box 16" o:spid="_x0000_s1030" type="#_x0000_t202" style="position:absolute;margin-left:265.25pt;margin-top:128.05pt;width:23.75pt;height:23.1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" filled="f" stroked="f" strokeweight=".5pt">
                <v:textbox>
                  <w:txbxContent>
                    <w:p w:rsidR="005C752E" w:rsidRPr="001F23D3" w:rsidRDefault="005C752E" w:rsidP="005C752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1F23D3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4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D25BC6D" wp14:editId="3BBA7D9C">
                <wp:simplePos x="0" y="0"/>
                <wp:positionH relativeFrom="column">
                  <wp:posOffset>3923030</wp:posOffset>
                </wp:positionH>
                <wp:positionV relativeFrom="paragraph">
                  <wp:posOffset>1630349</wp:posOffset>
                </wp:positionV>
                <wp:extent cx="301625" cy="294005"/>
                <wp:effectExtent l="0" t="0" r="0" b="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04B0778" w14:textId="77777777" w:rsidR="005C752E" w:rsidRPr="001F23D3" w:rsidRDefault="005C752E" w:rsidP="005C752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1F23D3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6CCE3A8" id="Text Box 15" o:spid="_x0000_s1031" type="#_x0000_t202" style="position:absolute;margin-left:308.9pt;margin-top:128.35pt;width:23.75pt;height:23.1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" filled="f" stroked="f" strokeweight=".5pt">
                <v:textbox>
                  <w:txbxContent>
                    <w:p w:rsidR="005C752E" w:rsidRPr="001F23D3" w:rsidRDefault="005C752E" w:rsidP="005C752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1F23D3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5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C71A59B" wp14:editId="2EEB26A4">
                <wp:simplePos x="0" y="0"/>
                <wp:positionH relativeFrom="column">
                  <wp:posOffset>4959350</wp:posOffset>
                </wp:positionH>
                <wp:positionV relativeFrom="paragraph">
                  <wp:posOffset>1653540</wp:posOffset>
                </wp:positionV>
                <wp:extent cx="301625" cy="294005"/>
                <wp:effectExtent l="0" t="0" r="0" b="0"/>
                <wp:wrapNone/>
                <wp:docPr id="20" name="Text Box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0BA773B" w14:textId="77777777" w:rsidR="005C752E" w:rsidRPr="001F23D3" w:rsidRDefault="005C752E" w:rsidP="005C752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1F23D3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7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F781DD0" id="Text Box 20" o:spid="_x0000_s1032" type="#_x0000_t202" style="position:absolute;margin-left:390.5pt;margin-top:130.2pt;width:23.75pt;height:23.1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" filled="f" stroked="f" strokeweight=".5pt">
                <v:textbox>
                  <w:txbxContent>
                    <w:p w:rsidR="005C752E" w:rsidRPr="001F23D3" w:rsidRDefault="005C752E" w:rsidP="005C752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1F23D3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7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E363AD2" wp14:editId="517B4A94">
                <wp:simplePos x="0" y="0"/>
                <wp:positionH relativeFrom="column">
                  <wp:posOffset>5461635</wp:posOffset>
                </wp:positionH>
                <wp:positionV relativeFrom="paragraph">
                  <wp:posOffset>1652601</wp:posOffset>
                </wp:positionV>
                <wp:extent cx="301625" cy="294005"/>
                <wp:effectExtent l="0" t="0" r="0" b="0"/>
                <wp:wrapNone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DA100B2" w14:textId="77777777" w:rsidR="005C752E" w:rsidRPr="001F23D3" w:rsidRDefault="005C752E" w:rsidP="005C752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1F23D3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8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650F0F5" id="Text Box 13" o:spid="_x0000_s1033" type="#_x0000_t202" style="position:absolute;margin-left:430.05pt;margin-top:130.15pt;width:23.75pt;height:23.1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" filled="f" stroked="f" strokeweight=".5pt">
                <v:textbox>
                  <w:txbxContent>
                    <w:p w:rsidR="005C752E" w:rsidRPr="001F23D3" w:rsidRDefault="005C752E" w:rsidP="005C752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1F23D3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8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1E8E3C4" wp14:editId="5E767B11">
                <wp:simplePos x="0" y="0"/>
                <wp:positionH relativeFrom="column">
                  <wp:posOffset>2856230</wp:posOffset>
                </wp:positionH>
                <wp:positionV relativeFrom="paragraph">
                  <wp:posOffset>1627201</wp:posOffset>
                </wp:positionV>
                <wp:extent cx="301625" cy="294005"/>
                <wp:effectExtent l="0" t="0" r="0" b="0"/>
                <wp:wrapNone/>
                <wp:docPr id="17" name="Text Box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C1E3741" w14:textId="77777777" w:rsidR="005C752E" w:rsidRPr="001F23D3" w:rsidRDefault="005C752E" w:rsidP="005C752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1F23D3">
                              <w:rPr>
                                <w:rFonts w:asciiTheme="majorBidi" w:hAnsiTheme="majorBidi" w:cstheme="majorBidi"/>
                                <w:noProof/>
                                <w:color w:val="FFFFFF" w:themeColor="background1"/>
                              </w:rPr>
                              <w:t>3</w:t>
                            </w:r>
                          </w:p>
                          <w:p w14:paraId="3E3A9EF7" w14:textId="77777777" w:rsidR="005C752E" w:rsidRPr="001F23D3" w:rsidRDefault="005C752E" w:rsidP="005C752E">
                            <w:pPr>
                              <w:rPr>
                                <w:rFonts w:asciiTheme="majorBidi" w:hAnsiTheme="majorBidi" w:cstheme="majorBidi"/>
                              </w:rPr>
                            </w:pPr>
                            <w:r w:rsidRPr="001F23D3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B42D30F" id="Text Box 17" o:spid="_x0000_s1034" type="#_x0000_t202" style="position:absolute;margin-left:224.9pt;margin-top:128.15pt;width:23.75pt;height:23.1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" filled="f" stroked="f" strokeweight=".5pt">
                <v:textbox>
                  <w:txbxContent>
                    <w:p w:rsidR="005C752E" w:rsidRPr="001F23D3" w:rsidRDefault="005C752E" w:rsidP="005C752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1F23D3">
                        <w:rPr>
                          <w:rFonts w:asciiTheme="majorBidi" w:hAnsiTheme="majorBidi" w:cstheme="majorBidi"/>
                          <w:noProof/>
                          <w:color w:val="FFFFFF" w:themeColor="background1"/>
                        </w:rPr>
                        <w:t>3</w:t>
                      </w:r>
                    </w:p>
                    <w:p w:rsidR="005C752E" w:rsidRPr="001F23D3" w:rsidRDefault="005C752E" w:rsidP="005C752E">
                      <w:pPr>
                        <w:rPr>
                          <w:rFonts w:asciiTheme="majorBidi" w:hAnsiTheme="majorBidi" w:cstheme="majorBidi"/>
                        </w:rPr>
                      </w:pPr>
                      <w:r w:rsidRPr="001F23D3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025C231C" wp14:editId="23BB8AD1">
                <wp:simplePos x="0" y="0"/>
                <wp:positionH relativeFrom="column">
                  <wp:posOffset>2331720</wp:posOffset>
                </wp:positionH>
                <wp:positionV relativeFrom="paragraph">
                  <wp:posOffset>1624661</wp:posOffset>
                </wp:positionV>
                <wp:extent cx="301625" cy="294005"/>
                <wp:effectExtent l="0" t="0" r="0" b="0"/>
                <wp:wrapNone/>
                <wp:docPr id="18" name="Text Box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86C41B1" w14:textId="77777777" w:rsidR="005C752E" w:rsidRPr="001F23D3" w:rsidRDefault="005C752E" w:rsidP="005C752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1F23D3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77D2912" id="Text Box 18" o:spid="_x0000_s1035" type="#_x0000_t202" style="position:absolute;margin-left:183.6pt;margin-top:127.95pt;width:23.75pt;height:23.1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" filled="f" stroked="f" strokeweight=".5pt">
                <v:textbox>
                  <w:txbxContent>
                    <w:p w:rsidR="005C752E" w:rsidRPr="001F23D3" w:rsidRDefault="005C752E" w:rsidP="005C752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1F23D3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6CC93CC2" wp14:editId="7F2CBE3B">
                <wp:simplePos x="0" y="0"/>
                <wp:positionH relativeFrom="column">
                  <wp:posOffset>1784350</wp:posOffset>
                </wp:positionH>
                <wp:positionV relativeFrom="paragraph">
                  <wp:posOffset>1618946</wp:posOffset>
                </wp:positionV>
                <wp:extent cx="301625" cy="294005"/>
                <wp:effectExtent l="0" t="0" r="0" b="0"/>
                <wp:wrapNone/>
                <wp:docPr id="19" name="Text Box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A7F0A06" w14:textId="77777777" w:rsidR="005C752E" w:rsidRPr="001F23D3" w:rsidRDefault="005C752E" w:rsidP="005C752E">
                            <w:pPr>
                              <w:rPr>
                                <w:rFonts w:asciiTheme="majorBidi" w:hAnsiTheme="majorBidi" w:cstheme="majorBidi"/>
                              </w:rPr>
                            </w:pPr>
                            <w:r w:rsidRPr="001F23D3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1</w:t>
                            </w:r>
                            <w:r w:rsidRPr="001F23D3">
                              <w:rPr>
                                <w:rFonts w:asciiTheme="majorBidi" w:hAnsiTheme="majorBidi" w:cstheme="majorBidi"/>
                              </w:rP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07A8C3D" id="Text Box 19" o:spid="_x0000_s1036" type="#_x0000_t202" style="position:absolute;margin-left:140.5pt;margin-top:127.5pt;width:23.75pt;height:23.15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" filled="f" stroked="f" strokeweight=".5pt">
                <v:textbox>
                  <w:txbxContent>
                    <w:p w:rsidR="005C752E" w:rsidRPr="001F23D3" w:rsidRDefault="005C752E" w:rsidP="005C752E">
                      <w:pPr>
                        <w:rPr>
                          <w:rFonts w:asciiTheme="majorBidi" w:hAnsiTheme="majorBidi" w:cstheme="majorBidi"/>
                        </w:rPr>
                      </w:pPr>
                      <w:r w:rsidRPr="001F23D3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1</w:t>
                      </w:r>
                      <w:r w:rsidRPr="001F23D3">
                        <w:rPr>
                          <w:rFonts w:asciiTheme="majorBidi" w:hAnsiTheme="majorBidi" w:cstheme="majorBidi"/>
                        </w:rP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w:drawing>
          <wp:inline distT="0" distB="0" distL="0" distR="0" wp14:anchorId="728AE307" wp14:editId="55347EA6">
            <wp:extent cx="5899122" cy="6400800"/>
            <wp:effectExtent l="0" t="0" r="6985" b="0"/>
            <wp:docPr id="11" name="Picture 11" descr="C:\Users\hp\Desktop\gel photo\final\ipa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hp\Desktop\gel photo\final\ipaB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9122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558C70" w14:textId="77777777" w:rsidR="005C752E" w:rsidRPr="00F1590F" w:rsidRDefault="005C752E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44F96E0B" w14:textId="77777777" w:rsidR="005C752E" w:rsidRPr="00F1590F" w:rsidRDefault="00D22C42" w:rsidP="00713C8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C-, negative control; L, 100 bp molecular size marker; C+, positive control for </w:t>
      </w:r>
      <w:proofErr w:type="spellStart"/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ipaB</w:t>
      </w:r>
      <w:proofErr w:type="spellEnd"/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 gene</w:t>
      </w:r>
      <w:r w:rsidR="00DA310B" w:rsidRPr="00F1590F">
        <w:rPr>
          <w:rFonts w:asciiTheme="majorBidi" w:hAnsiTheme="majorBidi" w:cstheme="majorBidi"/>
          <w:color w:val="333333"/>
          <w:shd w:val="clear" w:color="auto" w:fill="FFFFFF"/>
        </w:rPr>
        <w:t>;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 lane 1-8, </w:t>
      </w:r>
      <w:r w:rsidR="00713C83"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clinical isolates of </w:t>
      </w:r>
      <w:r w:rsidR="00713C83"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Shigella</w:t>
      </w:r>
      <w:r w:rsidR="00713C83"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 strains. </w:t>
      </w:r>
    </w:p>
    <w:p w14:paraId="2FFF6F2B" w14:textId="77777777" w:rsidR="001B75A2" w:rsidRPr="00F1590F" w:rsidRDefault="001B75A2" w:rsidP="00713C8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5588FEC" w14:textId="77777777" w:rsidR="001B75A2" w:rsidRPr="00F1590F" w:rsidRDefault="001B75A2" w:rsidP="001B75A2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color w:val="000000"/>
          <w:sz w:val="24"/>
          <w:szCs w:val="24"/>
        </w:rPr>
        <w:lastRenderedPageBreak/>
        <w:t xml:space="preserve">Figure S2. Agarose gel electrophoresis showing presence of </w:t>
      </w:r>
      <w:proofErr w:type="spellStart"/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ipaD</w:t>
      </w:r>
      <w:proofErr w:type="spellEnd"/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 in </w:t>
      </w:r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Shigella</w:t>
      </w:r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 isolates from pediatric patients.</w:t>
      </w:r>
    </w:p>
    <w:p w14:paraId="61963FA0" w14:textId="77777777" w:rsidR="001B75A2" w:rsidRPr="00F1590F" w:rsidRDefault="001B75A2" w:rsidP="00713C8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5C13D6BB" w14:textId="77777777" w:rsidR="005C752E" w:rsidRPr="00F1590F" w:rsidRDefault="00530700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59EB90ED" wp14:editId="3D23C025">
                <wp:simplePos x="0" y="0"/>
                <wp:positionH relativeFrom="column">
                  <wp:posOffset>1986280</wp:posOffset>
                </wp:positionH>
                <wp:positionV relativeFrom="paragraph">
                  <wp:posOffset>3183052</wp:posOffset>
                </wp:positionV>
                <wp:extent cx="828136" cy="294005"/>
                <wp:effectExtent l="0" t="0" r="0" b="0"/>
                <wp:wrapNone/>
                <wp:docPr id="36" name="Text Box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28136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756EF5F" w14:textId="77777777" w:rsidR="005C752E" w:rsidRPr="00A6750D" w:rsidRDefault="005C752E" w:rsidP="005C752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A6750D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450 bp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03620E0" id="Text Box 36" o:spid="_x0000_s1037" type="#_x0000_t202" style="position:absolute;left:0;text-align:left;margin-left:156.4pt;margin-top:250.65pt;width:65.2pt;height:23.15pt;z-index:25168076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" filled="f" stroked="f" strokeweight=".5pt">
                <v:textbox>
                  <w:txbxContent>
                    <w:p w:rsidR="005C752E" w:rsidRPr="00A6750D" w:rsidRDefault="005C752E" w:rsidP="005C752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A6750D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450 bp</w:t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F8F226F" wp14:editId="5128D1BE">
                <wp:simplePos x="0" y="0"/>
                <wp:positionH relativeFrom="column">
                  <wp:posOffset>1359840</wp:posOffset>
                </wp:positionH>
                <wp:positionV relativeFrom="paragraph">
                  <wp:posOffset>1992452</wp:posOffset>
                </wp:positionV>
                <wp:extent cx="532130" cy="572411"/>
                <wp:effectExtent l="0" t="0" r="0" b="0"/>
                <wp:wrapNone/>
                <wp:docPr id="26" name="Text Box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2130" cy="57241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760A79D" w14:textId="77777777" w:rsidR="005C752E" w:rsidRPr="00D017E3" w:rsidRDefault="00530700" w:rsidP="005C752E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237865" id="Text Box 26" o:spid="_x0000_s1038" type="#_x0000_t202" style="position:absolute;left:0;text-align:left;margin-left:107.05pt;margin-top:156.9pt;width:41.9pt;height:45.0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" filled="f" stroked="f" strokeweight=".5pt">
                <v:textbox>
                  <w:txbxContent>
                    <w:p w:rsidR="005C752E" w:rsidRPr="00D017E3" w:rsidRDefault="00530700" w:rsidP="005C752E">
                      <w:pPr>
                        <w:jc w:val="center"/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</w:pPr>
                      <w:r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  <w:t>L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6034290" wp14:editId="661D4E4D">
                <wp:simplePos x="0" y="0"/>
                <wp:positionH relativeFrom="column">
                  <wp:posOffset>2076450</wp:posOffset>
                </wp:positionH>
                <wp:positionV relativeFrom="paragraph">
                  <wp:posOffset>1980261</wp:posOffset>
                </wp:positionV>
                <wp:extent cx="333375" cy="294005"/>
                <wp:effectExtent l="0" t="0" r="0" b="0"/>
                <wp:wrapNone/>
                <wp:docPr id="28" name="Text Box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F0C8870" w14:textId="77777777" w:rsidR="005C752E" w:rsidRPr="00D017E3" w:rsidRDefault="005C752E" w:rsidP="005C752E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9A6A185" id="Text Box 28" o:spid="_x0000_s1039" type="#_x0000_t202" style="position:absolute;left:0;text-align:left;margin-left:163.5pt;margin-top:155.95pt;width:26.25pt;height:23.15pt;z-index:25167360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" filled="f" stroked="f" strokeweight=".5pt">
                <v:textbox>
                  <w:txbxContent>
                    <w:p w:rsidR="005C752E" w:rsidRPr="00D017E3" w:rsidRDefault="005C752E" w:rsidP="005C752E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+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0D51BE76" wp14:editId="14046A38">
                <wp:simplePos x="0" y="0"/>
                <wp:positionH relativeFrom="column">
                  <wp:posOffset>5914390</wp:posOffset>
                </wp:positionH>
                <wp:positionV relativeFrom="paragraph">
                  <wp:posOffset>2010741</wp:posOffset>
                </wp:positionV>
                <wp:extent cx="301625" cy="294005"/>
                <wp:effectExtent l="0" t="0" r="0" b="0"/>
                <wp:wrapNone/>
                <wp:docPr id="32" name="Text Box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8517F33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6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D510AC6" id="Text Box 32" o:spid="_x0000_s1040" type="#_x0000_t202" style="position:absolute;left:0;text-align:left;margin-left:465.7pt;margin-top:158.35pt;width:23.75pt;height:23.1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6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086BA669" wp14:editId="24DBC93C">
                <wp:simplePos x="0" y="0"/>
                <wp:positionH relativeFrom="column">
                  <wp:posOffset>5277816</wp:posOffset>
                </wp:positionH>
                <wp:positionV relativeFrom="paragraph">
                  <wp:posOffset>1995170</wp:posOffset>
                </wp:positionV>
                <wp:extent cx="301625" cy="294005"/>
                <wp:effectExtent l="0" t="0" r="0" b="0"/>
                <wp:wrapNone/>
                <wp:docPr id="33" name="Text Box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DEC9CBF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5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B1DC28D" id="Text Box 33" o:spid="_x0000_s1041" type="#_x0000_t202" style="position:absolute;left:0;text-align:left;margin-left:415.6pt;margin-top:157.1pt;width:23.75pt;height:23.15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5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EC3DA64" wp14:editId="5A9DEEC4">
                <wp:simplePos x="0" y="0"/>
                <wp:positionH relativeFrom="column">
                  <wp:posOffset>4602811</wp:posOffset>
                </wp:positionH>
                <wp:positionV relativeFrom="paragraph">
                  <wp:posOffset>1994535</wp:posOffset>
                </wp:positionV>
                <wp:extent cx="301625" cy="269875"/>
                <wp:effectExtent l="0" t="0" r="0" b="0"/>
                <wp:wrapNone/>
                <wp:docPr id="34" name="Text Box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698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245BCCC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4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61AAC46" id="Text Box 34" o:spid="_x0000_s1042" type="#_x0000_t202" style="position:absolute;left:0;text-align:left;margin-left:362.45pt;margin-top:157.05pt;width:23.75pt;height:21.2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4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77DDB722" wp14:editId="0FC77CB4">
                <wp:simplePos x="0" y="0"/>
                <wp:positionH relativeFrom="column">
                  <wp:posOffset>2701925</wp:posOffset>
                </wp:positionH>
                <wp:positionV relativeFrom="paragraph">
                  <wp:posOffset>1995170</wp:posOffset>
                </wp:positionV>
                <wp:extent cx="301625" cy="294005"/>
                <wp:effectExtent l="0" t="0" r="0" b="0"/>
                <wp:wrapNone/>
                <wp:docPr id="29" name="Text Box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191578A" w14:textId="77777777" w:rsidR="005C752E" w:rsidRDefault="005C752E" w:rsidP="005C752E">
                            <w:r w:rsidRPr="00D017E3">
                              <w:rPr>
                                <w:color w:val="FFFFFF" w:themeColor="background1"/>
                              </w:rPr>
                              <w:t>1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C514E3F" id="Text Box 29" o:spid="_x0000_s1043" type="#_x0000_t202" style="position:absolute;left:0;text-align:left;margin-left:212.75pt;margin-top:157.1pt;width:23.75pt;height:23.1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" filled="f" stroked="f" strokeweight=".5pt">
                <v:textbox>
                  <w:txbxContent>
                    <w:p w:rsidR="005C752E" w:rsidRDefault="005C752E" w:rsidP="005C752E">
                      <w:r w:rsidRPr="00D017E3">
                        <w:rPr>
                          <w:color w:val="FFFFFF" w:themeColor="background1"/>
                        </w:rPr>
                        <w:t>1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307C7D9" wp14:editId="0C8AD475">
                <wp:simplePos x="0" y="0"/>
                <wp:positionH relativeFrom="column">
                  <wp:posOffset>3329305</wp:posOffset>
                </wp:positionH>
                <wp:positionV relativeFrom="paragraph">
                  <wp:posOffset>1995170</wp:posOffset>
                </wp:positionV>
                <wp:extent cx="301625" cy="294005"/>
                <wp:effectExtent l="0" t="0" r="0" b="0"/>
                <wp:wrapNone/>
                <wp:docPr id="30" name="Text Box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218B841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2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0DE6877" id="Text Box 30" o:spid="_x0000_s1044" type="#_x0000_t202" style="position:absolute;left:0;text-align:left;margin-left:262.15pt;margin-top:157.1pt;width:23.75pt;height:23.15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2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45055376" wp14:editId="785FB03A">
                <wp:simplePos x="0" y="0"/>
                <wp:positionH relativeFrom="column">
                  <wp:posOffset>3966845</wp:posOffset>
                </wp:positionH>
                <wp:positionV relativeFrom="paragraph">
                  <wp:posOffset>1995170</wp:posOffset>
                </wp:positionV>
                <wp:extent cx="301625" cy="294005"/>
                <wp:effectExtent l="0" t="0" r="0" b="0"/>
                <wp:wrapNone/>
                <wp:docPr id="35" name="Text Box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2E4D88D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3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BC7C886" id="Text Box 35" o:spid="_x0000_s1045" type="#_x0000_t202" style="position:absolute;left:0;text-align:left;margin-left:312.35pt;margin-top:157.1pt;width:23.75pt;height:23.15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3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9F8A386" wp14:editId="22A6084C">
                <wp:simplePos x="0" y="0"/>
                <wp:positionH relativeFrom="column">
                  <wp:posOffset>699522</wp:posOffset>
                </wp:positionH>
                <wp:positionV relativeFrom="paragraph">
                  <wp:posOffset>1995308</wp:posOffset>
                </wp:positionV>
                <wp:extent cx="326004" cy="294005"/>
                <wp:effectExtent l="0" t="0" r="0" b="0"/>
                <wp:wrapNone/>
                <wp:docPr id="27" name="Text Box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6004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C5D08B8" w14:textId="77777777" w:rsidR="005C752E" w:rsidRPr="00D017E3" w:rsidRDefault="005C752E" w:rsidP="005C752E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-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E57105A" id="Text Box 27" o:spid="_x0000_s1046" type="#_x0000_t202" style="position:absolute;left:0;text-align:left;margin-left:55.1pt;margin-top:157.1pt;width:25.65pt;height:23.15pt;z-index:25167257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" filled="f" stroked="f" strokeweight=".5pt">
                <v:textbox>
                  <w:txbxContent>
                    <w:p w:rsidR="005C752E" w:rsidRPr="00D017E3" w:rsidRDefault="005C752E" w:rsidP="005C752E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-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w:drawing>
          <wp:inline distT="0" distB="0" distL="0" distR="0" wp14:anchorId="5699236D" wp14:editId="4BF0E1F1">
            <wp:extent cx="5943600" cy="5933410"/>
            <wp:effectExtent l="0" t="0" r="0" b="0"/>
            <wp:docPr id="25" name="Picture 25" descr="C:\Users\hp\Desktop\gel photo\final\ipa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hp\Desktop\gel photo\final\ipaD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33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21BC93" w14:textId="77777777" w:rsidR="00816ACC" w:rsidRPr="00F1590F" w:rsidRDefault="00816ACC" w:rsidP="00816AC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294BF173" w14:textId="77777777" w:rsidR="00816ACC" w:rsidRPr="00F1590F" w:rsidRDefault="00816ACC" w:rsidP="00463E5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C-, negative control; L, 100 bp molecular size marker; C+, positive control for </w:t>
      </w:r>
      <w:proofErr w:type="spellStart"/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ipaD</w:t>
      </w:r>
      <w:proofErr w:type="spellEnd"/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 gene; lane 1-</w:t>
      </w:r>
      <w:r w:rsidR="00463E5E" w:rsidRPr="00F1590F">
        <w:rPr>
          <w:rFonts w:asciiTheme="majorBidi" w:hAnsiTheme="majorBidi" w:cstheme="majorBidi"/>
          <w:color w:val="333333"/>
          <w:shd w:val="clear" w:color="auto" w:fill="FFFFFF"/>
        </w:rPr>
        <w:t>6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, clinical isolates of </w:t>
      </w:r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Shigella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 strains. </w:t>
      </w:r>
    </w:p>
    <w:p w14:paraId="617A9C66" w14:textId="77777777" w:rsidR="005C752E" w:rsidRPr="00F1590F" w:rsidRDefault="005C752E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37CED231" w14:textId="77777777" w:rsidR="005C752E" w:rsidRPr="00F1590F" w:rsidRDefault="005C752E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1462732D" w14:textId="77777777" w:rsidR="00083993" w:rsidRPr="00F1590F" w:rsidRDefault="00083993" w:rsidP="00083993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color w:val="000000"/>
          <w:sz w:val="24"/>
          <w:szCs w:val="24"/>
        </w:rPr>
        <w:lastRenderedPageBreak/>
        <w:t xml:space="preserve">Figure S3. Agarose gel electrophoresis showing presence of </w:t>
      </w:r>
      <w:proofErr w:type="spellStart"/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ipaH</w:t>
      </w:r>
      <w:proofErr w:type="spellEnd"/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 in </w:t>
      </w:r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Shigella</w:t>
      </w:r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 isolates from pediatric patients.</w:t>
      </w:r>
    </w:p>
    <w:p w14:paraId="1FE942DE" w14:textId="77777777" w:rsidR="00083993" w:rsidRPr="00F1590F" w:rsidRDefault="00083993" w:rsidP="0008399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52B6F6FE" w14:textId="77777777" w:rsidR="00083993" w:rsidRPr="00F1590F" w:rsidRDefault="00083993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502E5EE4" w14:textId="77777777" w:rsidR="005C752E" w:rsidRPr="00F1590F" w:rsidRDefault="00083993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7318B01E" wp14:editId="15295960">
                <wp:simplePos x="0" y="0"/>
                <wp:positionH relativeFrom="column">
                  <wp:posOffset>5140401</wp:posOffset>
                </wp:positionH>
                <wp:positionV relativeFrom="paragraph">
                  <wp:posOffset>3498596</wp:posOffset>
                </wp:positionV>
                <wp:extent cx="707366" cy="294005"/>
                <wp:effectExtent l="0" t="0" r="0" b="0"/>
                <wp:wrapNone/>
                <wp:docPr id="51" name="Text Box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07366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3E9ED3" w14:textId="77777777" w:rsidR="005C752E" w:rsidRPr="00A6750D" w:rsidRDefault="005C752E" w:rsidP="005C752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A6750D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425 bp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B8E397D" id="Text Box 51" o:spid="_x0000_s1047" type="#_x0000_t202" style="position:absolute;left:0;text-align:left;margin-left:404.75pt;margin-top:275.5pt;width:55.7pt;height:23.15pt;z-index:2516899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" filled="f" stroked="f" strokeweight=".5pt">
                <v:textbox>
                  <w:txbxContent>
                    <w:p w:rsidR="005C752E" w:rsidRPr="00A6750D" w:rsidRDefault="005C752E" w:rsidP="005C752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A6750D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425 bp</w:t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6E566FB2" wp14:editId="0507E5DF">
                <wp:simplePos x="0" y="0"/>
                <wp:positionH relativeFrom="column">
                  <wp:posOffset>5802732</wp:posOffset>
                </wp:positionH>
                <wp:positionV relativeFrom="paragraph">
                  <wp:posOffset>1436853</wp:posOffset>
                </wp:positionV>
                <wp:extent cx="532130" cy="572411"/>
                <wp:effectExtent l="0" t="0" r="0" b="0"/>
                <wp:wrapNone/>
                <wp:docPr id="54" name="Text Box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2130" cy="57241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42744A4" w14:textId="77777777" w:rsidR="005C752E" w:rsidRPr="00D017E3" w:rsidRDefault="00083993" w:rsidP="005C752E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73ABEE" id="Text Box 54" o:spid="_x0000_s1048" type="#_x0000_t202" style="position:absolute;left:0;text-align:left;margin-left:456.9pt;margin-top:113.15pt;width:41.9pt;height:45.05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" filled="f" stroked="f" strokeweight=".5pt">
                <v:textbox>
                  <w:txbxContent>
                    <w:p w:rsidR="005C752E" w:rsidRPr="00D017E3" w:rsidRDefault="00083993" w:rsidP="005C752E">
                      <w:pPr>
                        <w:jc w:val="center"/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</w:pPr>
                      <w:r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  <w:t>L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1B0A4633" wp14:editId="7433D01E">
                <wp:simplePos x="0" y="0"/>
                <wp:positionH relativeFrom="column">
                  <wp:posOffset>2760040</wp:posOffset>
                </wp:positionH>
                <wp:positionV relativeFrom="paragraph">
                  <wp:posOffset>1439545</wp:posOffset>
                </wp:positionV>
                <wp:extent cx="301625" cy="294005"/>
                <wp:effectExtent l="0" t="0" r="0" b="0"/>
                <wp:wrapNone/>
                <wp:docPr id="47" name="Text Box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1286057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4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73E60AF" id="Text Box 47" o:spid="_x0000_s1049" type="#_x0000_t202" style="position:absolute;left:0;text-align:left;margin-left:217.35pt;margin-top:113.35pt;width:23.75pt;height:23.15pt;z-index:251685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4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02C3F495" wp14:editId="328A97F9">
                <wp:simplePos x="0" y="0"/>
                <wp:positionH relativeFrom="column">
                  <wp:posOffset>5235397</wp:posOffset>
                </wp:positionH>
                <wp:positionV relativeFrom="paragraph">
                  <wp:posOffset>1461592</wp:posOffset>
                </wp:positionV>
                <wp:extent cx="333375" cy="294005"/>
                <wp:effectExtent l="0" t="0" r="0" b="0"/>
                <wp:wrapNone/>
                <wp:docPr id="44" name="Text Box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EBA2CE7" w14:textId="77777777" w:rsidR="005C752E" w:rsidRPr="00D017E3" w:rsidRDefault="005C752E" w:rsidP="005C752E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44460CD" id="Text Box 44" o:spid="_x0000_s1050" type="#_x0000_t202" style="position:absolute;left:0;text-align:left;margin-left:412.25pt;margin-top:115.1pt;width:26.25pt;height:23.15pt;z-index:25168384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" filled="f" stroked="f" strokeweight=".5pt">
                <v:textbox>
                  <w:txbxContent>
                    <w:p w:rsidR="005C752E" w:rsidRPr="00D017E3" w:rsidRDefault="005C752E" w:rsidP="005C752E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+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09F50CDF" wp14:editId="18FB703A">
                <wp:simplePos x="0" y="0"/>
                <wp:positionH relativeFrom="column">
                  <wp:posOffset>4621124</wp:posOffset>
                </wp:positionH>
                <wp:positionV relativeFrom="paragraph">
                  <wp:posOffset>1425651</wp:posOffset>
                </wp:positionV>
                <wp:extent cx="301625" cy="294005"/>
                <wp:effectExtent l="0" t="0" r="0" b="0"/>
                <wp:wrapNone/>
                <wp:docPr id="50" name="Text Box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D02B36D" w14:textId="77777777" w:rsidR="005C752E" w:rsidRDefault="005C752E" w:rsidP="005C752E">
                            <w:r w:rsidRPr="00D017E3">
                              <w:rPr>
                                <w:color w:val="FFFFFF" w:themeColor="background1"/>
                              </w:rPr>
                              <w:t>1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0D5B608" id="Text Box 50" o:spid="_x0000_s1051" type="#_x0000_t202" style="position:absolute;left:0;text-align:left;margin-left:363.85pt;margin-top:112.25pt;width:23.75pt;height:23.15pt;z-index:251688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" filled="f" stroked="f" strokeweight=".5pt">
                <v:textbox>
                  <w:txbxContent>
                    <w:p w:rsidR="005C752E" w:rsidRDefault="005C752E" w:rsidP="005C752E">
                      <w:r w:rsidRPr="00D017E3">
                        <w:rPr>
                          <w:color w:val="FFFFFF" w:themeColor="background1"/>
                        </w:rPr>
                        <w:t>1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010D10CE" wp14:editId="6D4A56FF">
                <wp:simplePos x="0" y="0"/>
                <wp:positionH relativeFrom="column">
                  <wp:posOffset>3384804</wp:posOffset>
                </wp:positionH>
                <wp:positionV relativeFrom="paragraph">
                  <wp:posOffset>1438884</wp:posOffset>
                </wp:positionV>
                <wp:extent cx="301625" cy="294005"/>
                <wp:effectExtent l="0" t="0" r="0" b="0"/>
                <wp:wrapNone/>
                <wp:docPr id="48" name="Text Box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B2E016A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3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36B770E" id="Text Box 48" o:spid="_x0000_s1052" type="#_x0000_t202" style="position:absolute;left:0;text-align:left;margin-left:266.5pt;margin-top:113.3pt;width:23.75pt;height:23.15pt;z-index:251686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3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57F85C43" wp14:editId="6DF863CF">
                <wp:simplePos x="0" y="0"/>
                <wp:positionH relativeFrom="column">
                  <wp:posOffset>2135556</wp:posOffset>
                </wp:positionH>
                <wp:positionV relativeFrom="paragraph">
                  <wp:posOffset>1426464</wp:posOffset>
                </wp:positionV>
                <wp:extent cx="301625" cy="294005"/>
                <wp:effectExtent l="0" t="0" r="0" b="0"/>
                <wp:wrapNone/>
                <wp:docPr id="46" name="Text Box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279DD98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5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1DABE6C" id="Text Box 46" o:spid="_x0000_s1053" type="#_x0000_t202" style="position:absolute;left:0;text-align:left;margin-left:168.15pt;margin-top:112.3pt;width:23.75pt;height:23.15pt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5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6D19E47F" wp14:editId="155FD659">
                <wp:simplePos x="0" y="0"/>
                <wp:positionH relativeFrom="column">
                  <wp:posOffset>3992499</wp:posOffset>
                </wp:positionH>
                <wp:positionV relativeFrom="paragraph">
                  <wp:posOffset>1424711</wp:posOffset>
                </wp:positionV>
                <wp:extent cx="301625" cy="294005"/>
                <wp:effectExtent l="0" t="0" r="0" b="0"/>
                <wp:wrapNone/>
                <wp:docPr id="49" name="Text Box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E144F3E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2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217ECBA" id="Text Box 49" o:spid="_x0000_s1054" type="#_x0000_t202" style="position:absolute;left:0;text-align:left;margin-left:314.35pt;margin-top:112.2pt;width:23.75pt;height:23.15pt;z-index:251687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2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18AED1B3" wp14:editId="05AF90CE">
                <wp:simplePos x="0" y="0"/>
                <wp:positionH relativeFrom="column">
                  <wp:posOffset>1367460</wp:posOffset>
                </wp:positionH>
                <wp:positionV relativeFrom="paragraph">
                  <wp:posOffset>1411834</wp:posOffset>
                </wp:positionV>
                <wp:extent cx="326004" cy="294005"/>
                <wp:effectExtent l="0" t="0" r="0" b="0"/>
                <wp:wrapNone/>
                <wp:docPr id="42" name="Text Box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6004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769EBF9" w14:textId="77777777" w:rsidR="005C752E" w:rsidRPr="00D017E3" w:rsidRDefault="005C752E" w:rsidP="005C752E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-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F15A2E1" id="Text Box 42" o:spid="_x0000_s1055" type="#_x0000_t202" style="position:absolute;left:0;text-align:left;margin-left:107.65pt;margin-top:111.15pt;width:25.65pt;height:23.15pt;z-index:25168281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" filled="f" stroked="f" strokeweight=".5pt">
                <v:textbox>
                  <w:txbxContent>
                    <w:p w:rsidR="005C752E" w:rsidRPr="00D017E3" w:rsidRDefault="005C752E" w:rsidP="005C752E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-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w:drawing>
          <wp:inline distT="0" distB="0" distL="0" distR="0" wp14:anchorId="3B52DAF8" wp14:editId="74A73568">
            <wp:extent cx="5943600" cy="7103241"/>
            <wp:effectExtent l="0" t="0" r="0" b="2540"/>
            <wp:docPr id="45" name="Picture 45" descr="C:\Users\hp\Desktop\gel photo\final\ipaH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hp\Desktop\gel photo\final\ipaH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1032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FB2AE5" w14:textId="77777777" w:rsidR="003D1148" w:rsidRPr="00F1590F" w:rsidRDefault="003D1148" w:rsidP="00463E5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color w:val="333333"/>
          <w:shd w:val="clear" w:color="auto" w:fill="FFFFFF"/>
        </w:rPr>
        <w:lastRenderedPageBreak/>
        <w:t xml:space="preserve">C-, negative control; L, 100 bp molecular size marker; C+, positive control for </w:t>
      </w:r>
      <w:proofErr w:type="spellStart"/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ipaH</w:t>
      </w:r>
      <w:proofErr w:type="spellEnd"/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 xml:space="preserve"> 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>gene; lane 1-</w:t>
      </w:r>
      <w:r w:rsidR="00463E5E" w:rsidRPr="00F1590F">
        <w:rPr>
          <w:rFonts w:asciiTheme="majorBidi" w:hAnsiTheme="majorBidi" w:cstheme="majorBidi"/>
          <w:color w:val="333333"/>
          <w:shd w:val="clear" w:color="auto" w:fill="FFFFFF"/>
        </w:rPr>
        <w:t>5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, clinical isolates of </w:t>
      </w:r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Shigella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 strains. </w:t>
      </w:r>
    </w:p>
    <w:p w14:paraId="47A95368" w14:textId="77777777" w:rsidR="003D1148" w:rsidRPr="00F1590F" w:rsidRDefault="003D1148" w:rsidP="003D1148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45F189CF" w14:textId="77777777" w:rsidR="005C752E" w:rsidRPr="00F1590F" w:rsidRDefault="005C752E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b/>
          <w:bCs/>
          <w:color w:val="000000"/>
          <w:sz w:val="24"/>
          <w:szCs w:val="24"/>
        </w:rPr>
      </w:pPr>
    </w:p>
    <w:p w14:paraId="5E40998C" w14:textId="77777777" w:rsidR="005C752E" w:rsidRPr="00F1590F" w:rsidRDefault="005C752E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6F4F7768" w14:textId="77777777" w:rsidR="005C752E" w:rsidRPr="00F1590F" w:rsidRDefault="005C752E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56A4D208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0C1A637D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6B675912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76D0FD40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4A9067E0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20EDDE4F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60763FAF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33760540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51B43893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09EB2E75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1E61E3D2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2C6DB44D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07AAAC9E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39ACD72E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36C7D8E0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2BD7E90F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1514BC91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5792D187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367D137E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77618E61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74A0159F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3C6A74AA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5B0A79FE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3BF6F61E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0C4CA582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73762013" w14:textId="77777777" w:rsidR="003D1148" w:rsidRPr="00F1590F" w:rsidRDefault="003D1148" w:rsidP="006F1B89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color w:val="000000"/>
          <w:sz w:val="24"/>
          <w:szCs w:val="24"/>
        </w:rPr>
        <w:lastRenderedPageBreak/>
        <w:t>Figure S4. Agarose gel electrophoresis showing presence of</w:t>
      </w:r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 xml:space="preserve"> </w:t>
      </w:r>
      <w:proofErr w:type="spellStart"/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IpgD</w:t>
      </w:r>
      <w:proofErr w:type="spellEnd"/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 in </w:t>
      </w:r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Shigella</w:t>
      </w:r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 isolates from pediatric patients.</w:t>
      </w:r>
    </w:p>
    <w:p w14:paraId="15B96D6B" w14:textId="77777777" w:rsidR="003D1148" w:rsidRPr="00F1590F" w:rsidRDefault="003D1148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05A766BC" w14:textId="77777777" w:rsidR="00090BD6" w:rsidRPr="00F1590F" w:rsidRDefault="00F457BE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noProof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4DB8C467" wp14:editId="4453735E">
                <wp:simplePos x="0" y="0"/>
                <wp:positionH relativeFrom="column">
                  <wp:posOffset>5941900</wp:posOffset>
                </wp:positionH>
                <wp:positionV relativeFrom="paragraph">
                  <wp:posOffset>2664975</wp:posOffset>
                </wp:positionV>
                <wp:extent cx="611867" cy="294005"/>
                <wp:effectExtent l="0" t="0" r="0" b="0"/>
                <wp:wrapNone/>
                <wp:docPr id="57" name="Text Box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1867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D493FE7" w14:textId="77777777" w:rsidR="005C752E" w:rsidRPr="00D017E3" w:rsidRDefault="005C752E" w:rsidP="005C752E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7DD5888" id="Text Box 57" o:spid="_x0000_s1056" type="#_x0000_t202" style="position:absolute;left:0;text-align:left;margin-left:467.85pt;margin-top:209.85pt;width:48.2pt;height:23.15pt;z-index:2516951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" filled="f" stroked="f" strokeweight=".5pt">
                <v:textbox>
                  <w:txbxContent>
                    <w:p w:rsidR="005C752E" w:rsidRPr="00D017E3" w:rsidRDefault="005C752E" w:rsidP="005C752E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+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507DAFB8" wp14:editId="00CB0621">
                <wp:simplePos x="0" y="0"/>
                <wp:positionH relativeFrom="column">
                  <wp:posOffset>5293995</wp:posOffset>
                </wp:positionH>
                <wp:positionV relativeFrom="paragraph">
                  <wp:posOffset>2670546</wp:posOffset>
                </wp:positionV>
                <wp:extent cx="284480" cy="285115"/>
                <wp:effectExtent l="0" t="0" r="0" b="635"/>
                <wp:wrapNone/>
                <wp:docPr id="63" name="Text Box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4480" cy="28511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7E14FA0" w14:textId="77777777" w:rsidR="005C752E" w:rsidRDefault="005C752E" w:rsidP="005C752E">
                            <w:r w:rsidRPr="00D017E3">
                              <w:rPr>
                                <w:color w:val="FFFFFF" w:themeColor="background1"/>
                              </w:rPr>
                              <w:t>1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A6DD81" id="Text Box 63" o:spid="_x0000_s1057" type="#_x0000_t202" style="position:absolute;left:0;text-align:left;margin-left:416.85pt;margin-top:210.3pt;width:22.4pt;height:22.45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" filled="f" stroked="f" strokeweight=".5pt">
                <v:textbox>
                  <w:txbxContent>
                    <w:p w:rsidR="005C752E" w:rsidRDefault="005C752E" w:rsidP="005C752E">
                      <w:r w:rsidRPr="00D017E3">
                        <w:rPr>
                          <w:color w:val="FFFFFF" w:themeColor="background1"/>
                        </w:rPr>
                        <w:t>1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07B6E321" wp14:editId="0E3412E1">
                <wp:simplePos x="0" y="0"/>
                <wp:positionH relativeFrom="column">
                  <wp:posOffset>4610735</wp:posOffset>
                </wp:positionH>
                <wp:positionV relativeFrom="paragraph">
                  <wp:posOffset>2650754</wp:posOffset>
                </wp:positionV>
                <wp:extent cx="301625" cy="294005"/>
                <wp:effectExtent l="0" t="0" r="0" b="0"/>
                <wp:wrapNone/>
                <wp:docPr id="62" name="Text Box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7FBD972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2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EF8FBA9" id="Text Box 62" o:spid="_x0000_s1058" type="#_x0000_t202" style="position:absolute;left:0;text-align:left;margin-left:363.05pt;margin-top:208.7pt;width:23.75pt;height:23.15pt;z-index:2517002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2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7EC4EEF4" wp14:editId="64100B73">
                <wp:simplePos x="0" y="0"/>
                <wp:positionH relativeFrom="column">
                  <wp:posOffset>3938905</wp:posOffset>
                </wp:positionH>
                <wp:positionV relativeFrom="paragraph">
                  <wp:posOffset>2642499</wp:posOffset>
                </wp:positionV>
                <wp:extent cx="325755" cy="294005"/>
                <wp:effectExtent l="0" t="0" r="0" b="0"/>
                <wp:wrapNone/>
                <wp:docPr id="59" name="Text Box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575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C1F60A" w14:textId="77777777" w:rsidR="005C752E" w:rsidRPr="00D017E3" w:rsidRDefault="005C752E" w:rsidP="005C752E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-</w:t>
                            </w:r>
                            <w:r w:rsidR="002A0E36">
                              <w:rPr>
                                <w:color w:val="FFFFFF" w:themeColor="background1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3A03E041" id="Text Box 59" o:spid="_x0000_s1059" type="#_x0000_t202" style="position:absolute;left:0;text-align:left;margin-left:310.15pt;margin-top:208.05pt;width:25.65pt;height:23.15pt;z-index:25169715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" filled="f" stroked="f" strokeweight=".5pt">
                <v:textbox>
                  <w:txbxContent>
                    <w:p w:rsidR="005C752E" w:rsidRPr="00D017E3" w:rsidRDefault="005C752E" w:rsidP="005C752E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-</w:t>
                      </w:r>
                      <w:r w:rsidR="002A0E36">
                        <w:rPr>
                          <w:color w:val="FFFFFF" w:themeColor="background1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</w:p>
    <w:p w14:paraId="021CEB01" w14:textId="77777777" w:rsidR="005C752E" w:rsidRPr="00F1590F" w:rsidRDefault="003933E0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5694264C" wp14:editId="0C8E248E">
                <wp:simplePos x="0" y="0"/>
                <wp:positionH relativeFrom="column">
                  <wp:posOffset>3140402</wp:posOffset>
                </wp:positionH>
                <wp:positionV relativeFrom="paragraph">
                  <wp:posOffset>4251073</wp:posOffset>
                </wp:positionV>
                <wp:extent cx="740158" cy="294005"/>
                <wp:effectExtent l="0" t="0" r="0" b="0"/>
                <wp:wrapNone/>
                <wp:docPr id="53" name="Text Box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40158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9F26B78" w14:textId="77777777" w:rsidR="005C752E" w:rsidRPr="00A6750D" w:rsidRDefault="00090BD6" w:rsidP="005C752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307</w:t>
                            </w:r>
                            <w:r w:rsidR="005C752E" w:rsidRPr="00A6750D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 xml:space="preserve"> bp</w:t>
                            </w:r>
                          </w:p>
                          <w:p w14:paraId="5411B242" w14:textId="77777777" w:rsidR="005C752E" w:rsidRDefault="005C752E" w:rsidP="005C752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0795203" id="Text Box 53" o:spid="_x0000_s1060" type="#_x0000_t202" style="position:absolute;left:0;text-align:left;margin-left:247.3pt;margin-top:334.75pt;width:58.3pt;height:23.15pt;z-index:25169100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" filled="f" stroked="f" strokeweight=".5pt">
                <v:textbox>
                  <w:txbxContent>
                    <w:p w:rsidR="005C752E" w:rsidRPr="00A6750D" w:rsidRDefault="00090BD6" w:rsidP="005C752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307</w:t>
                      </w:r>
                      <w:r w:rsidR="005C752E" w:rsidRPr="00A6750D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 xml:space="preserve"> bp</w:t>
                      </w:r>
                    </w:p>
                    <w:p w:rsidR="005C752E" w:rsidRDefault="005C752E" w:rsidP="005C752E"/>
                  </w:txbxContent>
                </v:textbox>
              </v:shape>
            </w:pict>
          </mc:Fallback>
        </mc:AlternateContent>
      </w:r>
      <w:r w:rsidR="00090BD6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441D0120" wp14:editId="27C1028A">
                <wp:simplePos x="0" y="0"/>
                <wp:positionH relativeFrom="column">
                  <wp:posOffset>3288665</wp:posOffset>
                </wp:positionH>
                <wp:positionV relativeFrom="paragraph">
                  <wp:posOffset>2811745</wp:posOffset>
                </wp:positionV>
                <wp:extent cx="333375" cy="294005"/>
                <wp:effectExtent l="0" t="0" r="0" b="0"/>
                <wp:wrapNone/>
                <wp:docPr id="56" name="Text Box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5C82C33" w14:textId="77777777" w:rsidR="005C752E" w:rsidRPr="00D017E3" w:rsidRDefault="005C752E" w:rsidP="005C752E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2EC79B6" id="Text Box 56" o:spid="_x0000_s1061" type="#_x0000_t202" style="position:absolute;left:0;text-align:left;margin-left:258.95pt;margin-top:221.4pt;width:26.25pt;height:23.15pt;z-index:2516940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" filled="f" stroked="f" strokeweight=".5pt">
                <v:textbox>
                  <w:txbxContent>
                    <w:p w:rsidR="005C752E" w:rsidRPr="00D017E3" w:rsidRDefault="005C752E" w:rsidP="005C752E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+</w:t>
                      </w:r>
                    </w:p>
                  </w:txbxContent>
                </v:textbox>
              </v:shape>
            </w:pict>
          </mc:Fallback>
        </mc:AlternateContent>
      </w:r>
      <w:r w:rsidR="00090BD6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328B40C6" wp14:editId="2340C133">
                <wp:simplePos x="0" y="0"/>
                <wp:positionH relativeFrom="column">
                  <wp:posOffset>2654300</wp:posOffset>
                </wp:positionH>
                <wp:positionV relativeFrom="paragraph">
                  <wp:posOffset>2785710</wp:posOffset>
                </wp:positionV>
                <wp:extent cx="301625" cy="294005"/>
                <wp:effectExtent l="0" t="0" r="0" b="0"/>
                <wp:wrapNone/>
                <wp:docPr id="61" name="Text Box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F88E09E" w14:textId="77777777" w:rsidR="005C752E" w:rsidRDefault="005C752E" w:rsidP="005C752E">
                            <w:r w:rsidRPr="00D017E3">
                              <w:rPr>
                                <w:color w:val="FFFFFF" w:themeColor="background1"/>
                              </w:rPr>
                              <w:t>1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4FD1112" id="Text Box 61" o:spid="_x0000_s1062" type="#_x0000_t202" style="position:absolute;left:0;text-align:left;margin-left:209pt;margin-top:219.35pt;width:23.75pt;height:23.15pt;z-index:251699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" filled="f" stroked="f" strokeweight=".5pt">
                <v:textbox>
                  <w:txbxContent>
                    <w:p w:rsidR="005C752E" w:rsidRDefault="005C752E" w:rsidP="005C752E">
                      <w:r w:rsidRPr="00D017E3">
                        <w:rPr>
                          <w:color w:val="FFFFFF" w:themeColor="background1"/>
                        </w:rPr>
                        <w:t>1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090BD6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06409022" wp14:editId="75E60A37">
                <wp:simplePos x="0" y="0"/>
                <wp:positionH relativeFrom="column">
                  <wp:posOffset>2020570</wp:posOffset>
                </wp:positionH>
                <wp:positionV relativeFrom="paragraph">
                  <wp:posOffset>2782535</wp:posOffset>
                </wp:positionV>
                <wp:extent cx="301625" cy="294005"/>
                <wp:effectExtent l="0" t="0" r="0" b="0"/>
                <wp:wrapNone/>
                <wp:docPr id="60" name="Text Box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479129C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2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177657F" id="Text Box 60" o:spid="_x0000_s1063" type="#_x0000_t202" style="position:absolute;left:0;text-align:left;margin-left:159.1pt;margin-top:219.1pt;width:23.75pt;height:23.15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2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090BD6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1522E415" wp14:editId="7694B618">
                <wp:simplePos x="0" y="0"/>
                <wp:positionH relativeFrom="column">
                  <wp:posOffset>554387</wp:posOffset>
                </wp:positionH>
                <wp:positionV relativeFrom="paragraph">
                  <wp:posOffset>2759730</wp:posOffset>
                </wp:positionV>
                <wp:extent cx="532130" cy="572411"/>
                <wp:effectExtent l="0" t="0" r="0" b="0"/>
                <wp:wrapNone/>
                <wp:docPr id="41" name="Text Box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2130" cy="57241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BDE19" w14:textId="77777777" w:rsidR="005C752E" w:rsidRPr="00D017E3" w:rsidRDefault="002A0E36" w:rsidP="005C752E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526501" id="Text Box 41" o:spid="_x0000_s1064" type="#_x0000_t202" style="position:absolute;left:0;text-align:left;margin-left:43.65pt;margin-top:217.3pt;width:41.9pt;height:45.0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" filled="f" stroked="f" strokeweight=".5pt">
                <v:textbox>
                  <w:txbxContent>
                    <w:p w:rsidR="005C752E" w:rsidRPr="00D017E3" w:rsidRDefault="002A0E36" w:rsidP="005C752E">
                      <w:pPr>
                        <w:jc w:val="center"/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</w:pPr>
                      <w:r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  <w:t>L</w:t>
                      </w:r>
                    </w:p>
                  </w:txbxContent>
                </v:textbox>
              </v:shape>
            </w:pict>
          </mc:Fallback>
        </mc:AlternateContent>
      </w:r>
      <w:r w:rsidR="00090BD6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421AA6F6" wp14:editId="1384091B">
                <wp:simplePos x="0" y="0"/>
                <wp:positionH relativeFrom="column">
                  <wp:posOffset>1317645</wp:posOffset>
                </wp:positionH>
                <wp:positionV relativeFrom="paragraph">
                  <wp:posOffset>2759139</wp:posOffset>
                </wp:positionV>
                <wp:extent cx="579309" cy="414020"/>
                <wp:effectExtent l="0" t="0" r="0" b="5080"/>
                <wp:wrapNone/>
                <wp:docPr id="58" name="Text Box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9309" cy="41402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0429430" w14:textId="77777777" w:rsidR="005C752E" w:rsidRPr="00D017E3" w:rsidRDefault="005C752E" w:rsidP="005C752E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-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0A5554" id="Text Box 58" o:spid="_x0000_s1065" type="#_x0000_t202" style="position:absolute;left:0;text-align:left;margin-left:103.75pt;margin-top:217.25pt;width:45.6pt;height:32.6pt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" filled="f" stroked="f" strokeweight=".5pt">
                <v:textbox>
                  <w:txbxContent>
                    <w:p w:rsidR="005C752E" w:rsidRPr="00D017E3" w:rsidRDefault="005C752E" w:rsidP="005C752E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-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w:drawing>
          <wp:inline distT="0" distB="0" distL="0" distR="0" wp14:anchorId="4B5E0D33" wp14:editId="722D46CD">
            <wp:extent cx="3327871" cy="6926580"/>
            <wp:effectExtent l="0" t="0" r="6350" b="7620"/>
            <wp:docPr id="52" name="Picture 52" descr="C:\Users\hp\Desktop\gel photo\final\ipaC, ipg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hp\Desktop\gel photo\final\ipaC, ipgD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563"/>
                    <a:stretch/>
                  </pic:blipFill>
                  <pic:spPr bwMode="auto">
                    <a:xfrm>
                      <a:off x="0" y="0"/>
                      <a:ext cx="3347092" cy="69665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703B63" w14:textId="77777777" w:rsidR="00D82A43" w:rsidRPr="00F1590F" w:rsidRDefault="00D82A43" w:rsidP="00463E5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  <w:r w:rsidRPr="00F1590F">
        <w:rPr>
          <w:rFonts w:asciiTheme="majorBidi" w:hAnsiTheme="majorBidi" w:cstheme="majorBidi"/>
          <w:color w:val="333333"/>
          <w:shd w:val="clear" w:color="auto" w:fill="FFFFFF"/>
        </w:rPr>
        <w:lastRenderedPageBreak/>
        <w:t xml:space="preserve">C-, negative control; L, 100 bp molecular size marker; C+, positive control for </w:t>
      </w:r>
      <w:proofErr w:type="spellStart"/>
      <w:r w:rsidR="006F1B89"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IpgD</w:t>
      </w:r>
      <w:proofErr w:type="spellEnd"/>
      <w:r w:rsidR="006F1B89"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>gene; lane 1</w:t>
      </w:r>
      <w:r w:rsidR="00463E5E"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 and 2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, clinical isolates of </w:t>
      </w:r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Shigella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 strains. </w:t>
      </w:r>
    </w:p>
    <w:p w14:paraId="2EA31D62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42AB0FF8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7906EFE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AFECE35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5C39891D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264E10C7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1BE663B5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08BE02E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41244537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2780163D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7E1F208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20F0EE0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6BA657F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7D45C81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8ED9083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CCDCEA6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E7DA711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57F459E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E9E7D69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513E1C21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56CA08E9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1FC4B434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5841F566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57020F8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9ADBEE8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4981AB03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E8A7F0A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2385A27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6E77ADB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29612AF5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FB9B52D" w14:textId="77777777" w:rsidR="00AE2FB8" w:rsidRPr="00F1590F" w:rsidRDefault="00AE2FB8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2682D5A" w14:textId="77777777" w:rsidR="00F457BE" w:rsidRPr="00F1590F" w:rsidRDefault="00F457BE" w:rsidP="00890C7F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color w:val="000000"/>
          <w:sz w:val="24"/>
          <w:szCs w:val="24"/>
        </w:rPr>
        <w:lastRenderedPageBreak/>
        <w:t xml:space="preserve">Figure S5. Agarose gel electrophoresis showing presence of </w:t>
      </w:r>
      <w:proofErr w:type="spellStart"/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ipaC</w:t>
      </w:r>
      <w:proofErr w:type="spellEnd"/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 xml:space="preserve"> </w:t>
      </w:r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in </w:t>
      </w:r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Shigella</w:t>
      </w:r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 isolates from pediatric patients.</w:t>
      </w:r>
    </w:p>
    <w:p w14:paraId="51A0C3C4" w14:textId="77777777" w:rsidR="00F457BE" w:rsidRPr="00F1590F" w:rsidRDefault="00F457BE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1F830987" w14:textId="77777777" w:rsidR="00AE2FB8" w:rsidRPr="00F1590F" w:rsidRDefault="00F457BE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noProof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4E02082E" wp14:editId="3F00A128">
                <wp:simplePos x="0" y="0"/>
                <wp:positionH relativeFrom="column">
                  <wp:posOffset>5941900</wp:posOffset>
                </wp:positionH>
                <wp:positionV relativeFrom="paragraph">
                  <wp:posOffset>2664975</wp:posOffset>
                </wp:positionV>
                <wp:extent cx="611867" cy="294005"/>
                <wp:effectExtent l="0" t="0" r="0" b="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1867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FFC45F3" w14:textId="77777777" w:rsidR="00F457BE" w:rsidRPr="00D017E3" w:rsidRDefault="00F457BE" w:rsidP="00F457BE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495D89E" id="Text Box 7" o:spid="_x0000_s1066" type="#_x0000_t202" style="position:absolute;left:0;text-align:left;margin-left:467.85pt;margin-top:209.85pt;width:48.2pt;height:23.15pt;z-index:25173504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" filled="f" stroked="f" strokeweight=".5pt">
                <v:textbox>
                  <w:txbxContent>
                    <w:p w:rsidR="00F457BE" w:rsidRPr="00D017E3" w:rsidRDefault="00F457BE" w:rsidP="00F457BE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+</w:t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36064" behindDoc="0" locked="0" layoutInCell="1" allowOverlap="1" wp14:anchorId="16334A35" wp14:editId="48B2A274">
                <wp:simplePos x="0" y="0"/>
                <wp:positionH relativeFrom="column">
                  <wp:posOffset>652658</wp:posOffset>
                </wp:positionH>
                <wp:positionV relativeFrom="paragraph">
                  <wp:posOffset>2603788</wp:posOffset>
                </wp:positionV>
                <wp:extent cx="441330" cy="294005"/>
                <wp:effectExtent l="0" t="0" r="0" b="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41330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5D551C1" w14:textId="77777777" w:rsidR="00F457BE" w:rsidRPr="00D017E3" w:rsidRDefault="00F457BE" w:rsidP="00F457BE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-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7CB1E95" id="Text Box 9" o:spid="_x0000_s1067" type="#_x0000_t202" style="position:absolute;left:0;text-align:left;margin-left:51.4pt;margin-top:205pt;width:34.75pt;height:23.15pt;z-index:2517360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" filled="f" stroked="f" strokeweight=".5pt">
                <v:textbox>
                  <w:txbxContent>
                    <w:p w:rsidR="00F457BE" w:rsidRPr="00D017E3" w:rsidRDefault="00F457BE" w:rsidP="00F457BE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-</w:t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080F15C2" wp14:editId="45C2703E">
                <wp:simplePos x="0" y="0"/>
                <wp:positionH relativeFrom="column">
                  <wp:posOffset>3179394</wp:posOffset>
                </wp:positionH>
                <wp:positionV relativeFrom="paragraph">
                  <wp:posOffset>2574417</wp:posOffset>
                </wp:positionV>
                <wp:extent cx="532130" cy="572411"/>
                <wp:effectExtent l="0" t="0" r="0" b="0"/>
                <wp:wrapNone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2130" cy="57241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0216712" w14:textId="77777777" w:rsidR="00F457BE" w:rsidRPr="00D017E3" w:rsidRDefault="00F457BE" w:rsidP="00F457BE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09378F4" id="Text Box 12" o:spid="_x0000_s1068" type="#_x0000_t202" style="position:absolute;left:0;text-align:left;margin-left:250.35pt;margin-top:202.7pt;width:41.9pt;height:45.05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" filled="f" stroked="f" strokeweight=".5pt">
                <v:textbox>
                  <w:txbxContent>
                    <w:p w:rsidR="00F457BE" w:rsidRPr="00D017E3" w:rsidRDefault="00F457BE" w:rsidP="00F457BE">
                      <w:pPr>
                        <w:jc w:val="center"/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</w:pPr>
                      <w:r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  <w:t>L</w:t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31968" behindDoc="0" locked="0" layoutInCell="1" allowOverlap="1" wp14:anchorId="4F58E047" wp14:editId="1FA0D0E5">
                <wp:simplePos x="0" y="0"/>
                <wp:positionH relativeFrom="column">
                  <wp:posOffset>2481951</wp:posOffset>
                </wp:positionH>
                <wp:positionV relativeFrom="paragraph">
                  <wp:posOffset>3855720</wp:posOffset>
                </wp:positionV>
                <wp:extent cx="740158" cy="294005"/>
                <wp:effectExtent l="0" t="0" r="0" b="0"/>
                <wp:wrapNone/>
                <wp:docPr id="23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40158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55914C3" w14:textId="77777777" w:rsidR="00F457BE" w:rsidRPr="00A6750D" w:rsidRDefault="00F457BE" w:rsidP="00F457B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A6750D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518 bp</w:t>
                            </w:r>
                          </w:p>
                          <w:p w14:paraId="257E5E2C" w14:textId="77777777" w:rsidR="00F457BE" w:rsidRDefault="00F457BE" w:rsidP="00F457B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B160FCC" id="Text Box 23" o:spid="_x0000_s1069" type="#_x0000_t202" style="position:absolute;left:0;text-align:left;margin-left:195.45pt;margin-top:303.6pt;width:58.3pt;height:23.15pt;z-index:25173196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" filled="f" stroked="f" strokeweight=".5pt">
                <v:textbox>
                  <w:txbxContent>
                    <w:p w:rsidR="00F457BE" w:rsidRPr="00A6750D" w:rsidRDefault="00F457BE" w:rsidP="00F457B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A6750D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518 bp</w:t>
                      </w:r>
                    </w:p>
                    <w:p w:rsidR="00F457BE" w:rsidRDefault="00F457BE" w:rsidP="00F457BE"/>
                  </w:txbxContent>
                </v:textbox>
              </v:shape>
            </w:pict>
          </mc:Fallback>
        </mc:AlternateContent>
      </w: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41184" behindDoc="0" locked="0" layoutInCell="1" allowOverlap="1" wp14:anchorId="777AB781" wp14:editId="39DED9A8">
                <wp:simplePos x="0" y="0"/>
                <wp:positionH relativeFrom="column">
                  <wp:posOffset>5293995</wp:posOffset>
                </wp:positionH>
                <wp:positionV relativeFrom="paragraph">
                  <wp:posOffset>2670546</wp:posOffset>
                </wp:positionV>
                <wp:extent cx="284480" cy="285115"/>
                <wp:effectExtent l="0" t="0" r="0" b="635"/>
                <wp:wrapNone/>
                <wp:docPr id="24" name="Text Box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4480" cy="28511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1586E8F" w14:textId="77777777" w:rsidR="00F457BE" w:rsidRDefault="00F457BE" w:rsidP="00F457BE">
                            <w:r w:rsidRPr="00D017E3">
                              <w:rPr>
                                <w:color w:val="FFFFFF" w:themeColor="background1"/>
                              </w:rPr>
                              <w:t>1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E68521F" id="Text Box 24" o:spid="_x0000_s1070" type="#_x0000_t202" style="position:absolute;left:0;text-align:left;margin-left:416.85pt;margin-top:210.3pt;width:22.4pt;height:22.45pt;z-index:251741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" filled="f" stroked="f" strokeweight=".5pt">
                <v:textbox>
                  <w:txbxContent>
                    <w:p w:rsidR="00F457BE" w:rsidRDefault="00F457BE" w:rsidP="00F457BE">
                      <w:r w:rsidRPr="00D017E3">
                        <w:rPr>
                          <w:color w:val="FFFFFF" w:themeColor="background1"/>
                        </w:rPr>
                        <w:t>1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40160" behindDoc="0" locked="0" layoutInCell="1" allowOverlap="1" wp14:anchorId="3550DD5F" wp14:editId="7A494918">
                <wp:simplePos x="0" y="0"/>
                <wp:positionH relativeFrom="column">
                  <wp:posOffset>4610735</wp:posOffset>
                </wp:positionH>
                <wp:positionV relativeFrom="paragraph">
                  <wp:posOffset>2650754</wp:posOffset>
                </wp:positionV>
                <wp:extent cx="301625" cy="294005"/>
                <wp:effectExtent l="0" t="0" r="0" b="0"/>
                <wp:wrapNone/>
                <wp:docPr id="31" name="Text Box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4F01586" w14:textId="77777777" w:rsidR="00F457BE" w:rsidRDefault="00F457BE" w:rsidP="00F457BE">
                            <w:r>
                              <w:rPr>
                                <w:color w:val="FFFFFF" w:themeColor="background1"/>
                              </w:rPr>
                              <w:t>2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8D57D5C" id="Text Box 31" o:spid="_x0000_s1071" type="#_x0000_t202" style="position:absolute;left:0;text-align:left;margin-left:363.05pt;margin-top:208.7pt;width:23.75pt;height:23.15pt;z-index:2517401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" filled="f" stroked="f" strokeweight=".5pt">
                <v:textbox>
                  <w:txbxContent>
                    <w:p w:rsidR="00F457BE" w:rsidRDefault="00F457BE" w:rsidP="00F457BE">
                      <w:r>
                        <w:rPr>
                          <w:color w:val="FFFFFF" w:themeColor="background1"/>
                        </w:rPr>
                        <w:t>2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39136" behindDoc="0" locked="0" layoutInCell="1" allowOverlap="1" wp14:anchorId="688617C6" wp14:editId="7B4B0315">
                <wp:simplePos x="0" y="0"/>
                <wp:positionH relativeFrom="column">
                  <wp:posOffset>1979559</wp:posOffset>
                </wp:positionH>
                <wp:positionV relativeFrom="paragraph">
                  <wp:posOffset>2627630</wp:posOffset>
                </wp:positionV>
                <wp:extent cx="301625" cy="294005"/>
                <wp:effectExtent l="0" t="0" r="0" b="0"/>
                <wp:wrapNone/>
                <wp:docPr id="38" name="Text Box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3643EE3" w14:textId="77777777" w:rsidR="00F457BE" w:rsidRDefault="00F457BE" w:rsidP="00F457BE">
                            <w:r w:rsidRPr="00D017E3">
                              <w:rPr>
                                <w:color w:val="FFFFFF" w:themeColor="background1"/>
                              </w:rPr>
                              <w:t>1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B89A9F" id="Text Box 38" o:spid="_x0000_s1072" type="#_x0000_t202" style="position:absolute;left:0;text-align:left;margin-left:155.85pt;margin-top:206.9pt;width:23.75pt;height:23.15pt;z-index:2517391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" filled="f" stroked="f" strokeweight=".5pt">
                <v:textbox>
                  <w:txbxContent>
                    <w:p w:rsidR="00F457BE" w:rsidRDefault="00F457BE" w:rsidP="00F457BE">
                      <w:r w:rsidRPr="00D017E3">
                        <w:rPr>
                          <w:color w:val="FFFFFF" w:themeColor="background1"/>
                        </w:rPr>
                        <w:t>1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38112" behindDoc="0" locked="0" layoutInCell="1" allowOverlap="1" wp14:anchorId="07C23C03" wp14:editId="4184EA79">
                <wp:simplePos x="0" y="0"/>
                <wp:positionH relativeFrom="column">
                  <wp:posOffset>1362973</wp:posOffset>
                </wp:positionH>
                <wp:positionV relativeFrom="paragraph">
                  <wp:posOffset>2605177</wp:posOffset>
                </wp:positionV>
                <wp:extent cx="301625" cy="294005"/>
                <wp:effectExtent l="0" t="0" r="0" b="0"/>
                <wp:wrapNone/>
                <wp:docPr id="39" name="Text Box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CD01E8C" w14:textId="77777777" w:rsidR="00F457BE" w:rsidRDefault="00F457BE" w:rsidP="00F457BE">
                            <w:r>
                              <w:rPr>
                                <w:color w:val="FFFFFF" w:themeColor="background1"/>
                              </w:rPr>
                              <w:t>2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AE0177C" id="Text Box 39" o:spid="_x0000_s1073" type="#_x0000_t202" style="position:absolute;left:0;text-align:left;margin-left:107.3pt;margin-top:205.15pt;width:23.75pt;height:23.15pt;z-index:2517381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" filled="f" stroked="f" strokeweight=".5pt">
                <v:textbox>
                  <w:txbxContent>
                    <w:p w:rsidR="00F457BE" w:rsidRDefault="00F457BE" w:rsidP="00F457BE">
                      <w:r>
                        <w:rPr>
                          <w:color w:val="FFFFFF" w:themeColor="background1"/>
                        </w:rPr>
                        <w:t>2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34016" behindDoc="0" locked="0" layoutInCell="1" allowOverlap="1" wp14:anchorId="23240451" wp14:editId="37C66188">
                <wp:simplePos x="0" y="0"/>
                <wp:positionH relativeFrom="column">
                  <wp:posOffset>2631056</wp:posOffset>
                </wp:positionH>
                <wp:positionV relativeFrom="paragraph">
                  <wp:posOffset>2622431</wp:posOffset>
                </wp:positionV>
                <wp:extent cx="333375" cy="294005"/>
                <wp:effectExtent l="0" t="0" r="0" b="0"/>
                <wp:wrapNone/>
                <wp:docPr id="40" name="Text 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E2A73BE" w14:textId="77777777" w:rsidR="00F457BE" w:rsidRPr="00D017E3" w:rsidRDefault="00F457BE" w:rsidP="00F457BE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3E041E63" id="Text Box 40" o:spid="_x0000_s1074" type="#_x0000_t202" style="position:absolute;left:0;text-align:left;margin-left:207.15pt;margin-top:206.5pt;width:26.25pt;height:23.15pt;z-index:25173401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" filled="f" stroked="f" strokeweight=".5pt">
                <v:textbox>
                  <w:txbxContent>
                    <w:p w:rsidR="00F457BE" w:rsidRPr="00D017E3" w:rsidRDefault="00F457BE" w:rsidP="00F457BE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+</w:t>
                      </w:r>
                    </w:p>
                  </w:txbxContent>
                </v:textbox>
              </v:shape>
            </w:pict>
          </mc:Fallback>
        </mc:AlternateContent>
      </w:r>
    </w:p>
    <w:p w14:paraId="011132EC" w14:textId="77777777" w:rsidR="00F457BE" w:rsidRPr="00F1590F" w:rsidRDefault="00F457BE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w:drawing>
          <wp:inline distT="0" distB="0" distL="0" distR="0" wp14:anchorId="50986A88" wp14:editId="023BD23B">
            <wp:extent cx="3668959" cy="6926580"/>
            <wp:effectExtent l="0" t="0" r="8255" b="7620"/>
            <wp:docPr id="43" name="Picture 43" descr="C:\Users\hp\Desktop\gel photo\final\ipaC, ipg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hp\Desktop\gel photo\final\ipaC, ipgD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8881"/>
                    <a:stretch/>
                  </pic:blipFill>
                  <pic:spPr bwMode="auto">
                    <a:xfrm>
                      <a:off x="0" y="0"/>
                      <a:ext cx="3690150" cy="69665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DB4807" w14:textId="77777777" w:rsidR="00F457BE" w:rsidRPr="00F1590F" w:rsidRDefault="00F457BE" w:rsidP="00890C7F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  <w:r w:rsidRPr="00F1590F">
        <w:rPr>
          <w:rFonts w:asciiTheme="majorBidi" w:hAnsiTheme="majorBidi" w:cstheme="majorBidi"/>
          <w:color w:val="333333"/>
          <w:shd w:val="clear" w:color="auto" w:fill="FFFFFF"/>
        </w:rPr>
        <w:lastRenderedPageBreak/>
        <w:t xml:space="preserve">C-, negative control; L, 100 bp molecular size marker; C+, positive control for </w:t>
      </w:r>
      <w:proofErr w:type="spellStart"/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ipa</w:t>
      </w:r>
      <w:r w:rsidR="00890C7F"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C</w:t>
      </w:r>
      <w:proofErr w:type="spellEnd"/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 xml:space="preserve"> </w:t>
      </w:r>
      <w:r w:rsidR="00890C7F" w:rsidRPr="00F1590F">
        <w:rPr>
          <w:rFonts w:asciiTheme="majorBidi" w:hAnsiTheme="majorBidi" w:cstheme="majorBidi"/>
          <w:color w:val="333333"/>
          <w:shd w:val="clear" w:color="auto" w:fill="FFFFFF"/>
        </w:rPr>
        <w:t>gene; lane 1 and 2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, clinical isolates of </w:t>
      </w:r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Shigella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 strains. </w:t>
      </w:r>
    </w:p>
    <w:p w14:paraId="7666E22C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3FFAF13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2EC6283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218C2A09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19356B12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159562D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4B4BBE82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3D869FA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1066731D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455AEA77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4BE1A348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2A41E902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D94C220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EE81BA5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979507F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E1203E2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542BD6BB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0D9B7C6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2B6BF9BA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8582365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1852B6D4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83CB463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BE11DD9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5642C62D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5AB99CF7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1DC789CC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AFE1754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50D1982E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13C7EC10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7B7E2FF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48C51E3" w14:textId="77777777" w:rsidR="00AE2FB8" w:rsidRPr="00F1590F" w:rsidRDefault="00AE2FB8" w:rsidP="00F457B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62E580A" w14:textId="77777777" w:rsidR="00F457BE" w:rsidRPr="00F1590F" w:rsidRDefault="00F457BE" w:rsidP="00D82A4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AF46B05" w14:textId="77777777" w:rsidR="005C752E" w:rsidRPr="00F1590F" w:rsidRDefault="00E9490C" w:rsidP="004D3796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color w:val="000000"/>
          <w:sz w:val="24"/>
          <w:szCs w:val="24"/>
        </w:rPr>
        <w:lastRenderedPageBreak/>
        <w:t>Figure S</w:t>
      </w:r>
      <w:r w:rsidR="00F457BE" w:rsidRPr="00F1590F">
        <w:rPr>
          <w:rFonts w:asciiTheme="majorBidi" w:hAnsiTheme="majorBidi" w:cstheme="majorBidi"/>
          <w:color w:val="000000"/>
          <w:sz w:val="24"/>
          <w:szCs w:val="24"/>
        </w:rPr>
        <w:t>6</w:t>
      </w:r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. Agarose gel electrophoresis showing presence of </w:t>
      </w:r>
      <w:proofErr w:type="spellStart"/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sen</w:t>
      </w:r>
      <w:proofErr w:type="spellEnd"/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 xml:space="preserve"> </w:t>
      </w:r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in </w:t>
      </w:r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Shigella</w:t>
      </w:r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 isolates from pediatric patients.</w:t>
      </w:r>
    </w:p>
    <w:p w14:paraId="3DBA9487" w14:textId="77777777" w:rsidR="005C752E" w:rsidRPr="00F1590F" w:rsidRDefault="005C752E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  <w:lang w:bidi="fa-IR"/>
        </w:rPr>
      </w:pPr>
    </w:p>
    <w:p w14:paraId="39E0E6AB" w14:textId="77777777" w:rsidR="005C752E" w:rsidRPr="00F1590F" w:rsidRDefault="00CE6D17" w:rsidP="005C752E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4BFCC759" wp14:editId="3B7877BA">
                <wp:simplePos x="0" y="0"/>
                <wp:positionH relativeFrom="column">
                  <wp:posOffset>1262902</wp:posOffset>
                </wp:positionH>
                <wp:positionV relativeFrom="paragraph">
                  <wp:posOffset>2322014</wp:posOffset>
                </wp:positionV>
                <wp:extent cx="532130" cy="572411"/>
                <wp:effectExtent l="0" t="0" r="0" b="0"/>
                <wp:wrapNone/>
                <wp:docPr id="65" name="Text Box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2130" cy="57241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CD79921" w14:textId="77777777" w:rsidR="005C752E" w:rsidRPr="00D017E3" w:rsidRDefault="007C5B58" w:rsidP="007C5B58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EDF881" id="Text Box 65" o:spid="_x0000_s1075" type="#_x0000_t202" style="position:absolute;left:0;text-align:left;margin-left:99.45pt;margin-top:182.85pt;width:41.9pt;height:45.05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" filled="f" stroked="f" strokeweight=".5pt">
                <v:textbox>
                  <w:txbxContent>
                    <w:p w:rsidR="005C752E" w:rsidRPr="00D017E3" w:rsidRDefault="007C5B58" w:rsidP="007C5B58">
                      <w:pPr>
                        <w:jc w:val="center"/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</w:pPr>
                      <w:r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  <w:t>L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1795F59C" wp14:editId="6EFC2FBF">
                <wp:simplePos x="0" y="0"/>
                <wp:positionH relativeFrom="column">
                  <wp:posOffset>5857240</wp:posOffset>
                </wp:positionH>
                <wp:positionV relativeFrom="paragraph">
                  <wp:posOffset>2354580</wp:posOffset>
                </wp:positionV>
                <wp:extent cx="301625" cy="294005"/>
                <wp:effectExtent l="0" t="0" r="0" b="0"/>
                <wp:wrapNone/>
                <wp:docPr id="69" name="Text Box 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14B855C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5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635C2C8" id="Text Box 69" o:spid="_x0000_s1076" type="#_x0000_t202" style="position:absolute;left:0;text-align:left;margin-left:461.2pt;margin-top:185.4pt;width:23.75pt;height:23.15pt;z-index:251706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5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5BC09691" wp14:editId="065D0CF9">
                <wp:simplePos x="0" y="0"/>
                <wp:positionH relativeFrom="column">
                  <wp:posOffset>5069205</wp:posOffset>
                </wp:positionH>
                <wp:positionV relativeFrom="paragraph">
                  <wp:posOffset>2360031</wp:posOffset>
                </wp:positionV>
                <wp:extent cx="301625" cy="294005"/>
                <wp:effectExtent l="0" t="0" r="0" b="0"/>
                <wp:wrapNone/>
                <wp:docPr id="70" name="Text Box 7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938D717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4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ECBA98A" id="Text Box 70" o:spid="_x0000_s1077" type="#_x0000_t202" style="position:absolute;left:0;text-align:left;margin-left:399.15pt;margin-top:185.85pt;width:23.75pt;height:23.15pt;z-index:2517073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4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3AC76D32" wp14:editId="0FB4EE9C">
                <wp:simplePos x="0" y="0"/>
                <wp:positionH relativeFrom="column">
                  <wp:posOffset>4344035</wp:posOffset>
                </wp:positionH>
                <wp:positionV relativeFrom="paragraph">
                  <wp:posOffset>2359396</wp:posOffset>
                </wp:positionV>
                <wp:extent cx="301625" cy="294005"/>
                <wp:effectExtent l="0" t="0" r="0" b="0"/>
                <wp:wrapNone/>
                <wp:docPr id="71" name="Text Box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633F6E7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3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0DD60B7" id="Text Box 71" o:spid="_x0000_s1078" type="#_x0000_t202" style="position:absolute;left:0;text-align:left;margin-left:342.05pt;margin-top:185.8pt;width:23.75pt;height:23.15pt;z-index:2517084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3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2B32892D" wp14:editId="4CC54728">
                <wp:simplePos x="0" y="0"/>
                <wp:positionH relativeFrom="column">
                  <wp:posOffset>3568065</wp:posOffset>
                </wp:positionH>
                <wp:positionV relativeFrom="paragraph">
                  <wp:posOffset>2352040</wp:posOffset>
                </wp:positionV>
                <wp:extent cx="301625" cy="294005"/>
                <wp:effectExtent l="0" t="0" r="0" b="0"/>
                <wp:wrapNone/>
                <wp:docPr id="72" name="Text Box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8745393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2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1982068" id="Text Box 72" o:spid="_x0000_s1079" type="#_x0000_t202" style="position:absolute;left:0;text-align:left;margin-left:280.95pt;margin-top:185.2pt;width:23.75pt;height:23.15pt;z-index:2517094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2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4747B222" wp14:editId="24898BB5">
                <wp:simplePos x="0" y="0"/>
                <wp:positionH relativeFrom="column">
                  <wp:posOffset>2817591</wp:posOffset>
                </wp:positionH>
                <wp:positionV relativeFrom="paragraph">
                  <wp:posOffset>2351764</wp:posOffset>
                </wp:positionV>
                <wp:extent cx="301625" cy="294005"/>
                <wp:effectExtent l="0" t="0" r="0" b="0"/>
                <wp:wrapNone/>
                <wp:docPr id="73" name="Text Box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8F196AD" w14:textId="77777777" w:rsidR="005C752E" w:rsidRDefault="005C752E" w:rsidP="005C752E">
                            <w:r w:rsidRPr="00D017E3">
                              <w:rPr>
                                <w:color w:val="FFFFFF" w:themeColor="background1"/>
                              </w:rPr>
                              <w:t>1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FB5F964" id="Text Box 73" o:spid="_x0000_s1080" type="#_x0000_t202" style="position:absolute;left:0;text-align:left;margin-left:221.85pt;margin-top:185.2pt;width:23.75pt;height:23.15pt;z-index:2517104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" filled="f" stroked="f" strokeweight=".5pt">
                <v:textbox>
                  <w:txbxContent>
                    <w:p w:rsidR="005C752E" w:rsidRDefault="005C752E" w:rsidP="005C752E">
                      <w:r w:rsidRPr="00D017E3">
                        <w:rPr>
                          <w:color w:val="FFFFFF" w:themeColor="background1"/>
                        </w:rPr>
                        <w:t>1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4BC171ED" wp14:editId="573C5C66">
                <wp:simplePos x="0" y="0"/>
                <wp:positionH relativeFrom="column">
                  <wp:posOffset>698740</wp:posOffset>
                </wp:positionH>
                <wp:positionV relativeFrom="paragraph">
                  <wp:posOffset>2320506</wp:posOffset>
                </wp:positionV>
                <wp:extent cx="333375" cy="294005"/>
                <wp:effectExtent l="0" t="0" r="0" b="0"/>
                <wp:wrapNone/>
                <wp:docPr id="67" name="Text Box 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25EE486" w14:textId="77777777" w:rsidR="005C752E" w:rsidRPr="00D017E3" w:rsidRDefault="005C752E" w:rsidP="005C752E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C-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299F273" id="Text Box 67" o:spid="_x0000_s1081" type="#_x0000_t202" style="position:absolute;left:0;text-align:left;margin-left:55pt;margin-top:182.7pt;width:26.25pt;height:23.15pt;z-index:2517043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" filled="f" stroked="f" strokeweight=".5pt">
                <v:textbox>
                  <w:txbxContent>
                    <w:p w:rsidR="005C752E" w:rsidRPr="00D017E3" w:rsidRDefault="005C752E" w:rsidP="005C752E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C-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41B1A3F3" wp14:editId="56EB7486">
                <wp:simplePos x="0" y="0"/>
                <wp:positionH relativeFrom="column">
                  <wp:posOffset>2127849</wp:posOffset>
                </wp:positionH>
                <wp:positionV relativeFrom="paragraph">
                  <wp:posOffset>2352136</wp:posOffset>
                </wp:positionV>
                <wp:extent cx="333375" cy="294005"/>
                <wp:effectExtent l="0" t="0" r="0" b="0"/>
                <wp:wrapNone/>
                <wp:docPr id="68" name="Text Box 6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88F3294" w14:textId="77777777" w:rsidR="005C752E" w:rsidRPr="00D017E3" w:rsidRDefault="005C752E" w:rsidP="005C752E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22B6B48" id="Text Box 68" o:spid="_x0000_s1082" type="#_x0000_t202" style="position:absolute;left:0;text-align:left;margin-left:167.55pt;margin-top:185.2pt;width:26.25pt;height:23.15pt;z-index:25170534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" filled="f" stroked="f" strokeweight=".5pt">
                <v:textbox>
                  <w:txbxContent>
                    <w:p w:rsidR="005C752E" w:rsidRPr="00D017E3" w:rsidRDefault="005C752E" w:rsidP="005C752E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+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21E20AF4" wp14:editId="77CAF70C">
                <wp:simplePos x="0" y="0"/>
                <wp:positionH relativeFrom="column">
                  <wp:posOffset>1957441</wp:posOffset>
                </wp:positionH>
                <wp:positionV relativeFrom="paragraph">
                  <wp:posOffset>4028440</wp:posOffset>
                </wp:positionV>
                <wp:extent cx="740158" cy="294005"/>
                <wp:effectExtent l="0" t="0" r="0" b="0"/>
                <wp:wrapNone/>
                <wp:docPr id="66" name="Text Box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40158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93CCD9A" w14:textId="77777777" w:rsidR="005C752E" w:rsidRPr="00A6750D" w:rsidRDefault="005C752E" w:rsidP="005C752E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A6750D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 xml:space="preserve"> 244 bp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195CA1F" id="Text Box 66" o:spid="_x0000_s1083" type="#_x0000_t202" style="position:absolute;left:0;text-align:left;margin-left:154.15pt;margin-top:317.2pt;width:58.3pt;height:23.15pt;z-index:25170329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" filled="f" stroked="f" strokeweight=".5pt">
                <v:textbox>
                  <w:txbxContent>
                    <w:p w:rsidR="005C752E" w:rsidRPr="00A6750D" w:rsidRDefault="005C752E" w:rsidP="005C752E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A6750D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 xml:space="preserve"> 244 bp</w:t>
                      </w:r>
                    </w:p>
                  </w:txbxContent>
                </v:textbox>
              </v:shape>
            </w:pict>
          </mc:Fallback>
        </mc:AlternateContent>
      </w:r>
      <w:r w:rsidR="005C752E" w:rsidRPr="00F1590F">
        <w:rPr>
          <w:rFonts w:asciiTheme="majorBidi" w:hAnsiTheme="majorBidi" w:cstheme="majorBidi"/>
          <w:noProof/>
          <w:color w:val="000000"/>
          <w:sz w:val="24"/>
          <w:szCs w:val="24"/>
        </w:rPr>
        <w:drawing>
          <wp:inline distT="0" distB="0" distL="0" distR="0" wp14:anchorId="40748158" wp14:editId="5092DBB8">
            <wp:extent cx="5943600" cy="6921166"/>
            <wp:effectExtent l="0" t="0" r="0" b="0"/>
            <wp:docPr id="64" name="Picture 64" descr="C:\Users\hp\Desktop\gel photo\final\sen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hp\Desktop\gel photo\final\sen.tif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9211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FE0FFB" w14:textId="77777777" w:rsidR="00E9490C" w:rsidRPr="00F1590F" w:rsidRDefault="00E9490C" w:rsidP="00237F3D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C-, negative control; L, 100 bp molecular size marker; C+, positive control for </w:t>
      </w:r>
      <w:proofErr w:type="spellStart"/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sen</w:t>
      </w:r>
      <w:proofErr w:type="spellEnd"/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 xml:space="preserve"> 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>gene; lane 1-</w:t>
      </w:r>
      <w:r w:rsidR="00237F3D" w:rsidRPr="00F1590F">
        <w:rPr>
          <w:rFonts w:asciiTheme="majorBidi" w:hAnsiTheme="majorBidi" w:cstheme="majorBidi"/>
          <w:color w:val="333333"/>
          <w:shd w:val="clear" w:color="auto" w:fill="FFFFFF"/>
        </w:rPr>
        <w:t>5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, clinical isolates of </w:t>
      </w:r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Shigella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 strains. </w:t>
      </w:r>
    </w:p>
    <w:p w14:paraId="44B7CC34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5A21AD52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5903191A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6E6CD04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F53F2BD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1293FFCD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52C9055B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4DF6282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8D2BEAA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17E94465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AF198DA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5181CBF2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B79DA5A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CBAADED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0AF210E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9940CA0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FB51764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14F12D3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4191E4AC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14FE60EC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DD8E751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52F075D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83A34DA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C0A86A1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ADBBD01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AEECC92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062AC499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1C4E6F8" w14:textId="77777777" w:rsidR="003B6F30" w:rsidRPr="00F1590F" w:rsidRDefault="003B6F30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9DD7336" w14:textId="77777777" w:rsidR="003B6F30" w:rsidRPr="00F1590F" w:rsidRDefault="003B6F30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6F99C484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7914FD5A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5485A36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333333"/>
          <w:shd w:val="clear" w:color="auto" w:fill="FFFFFF"/>
        </w:rPr>
      </w:pPr>
    </w:p>
    <w:p w14:paraId="33B98E7A" w14:textId="77777777" w:rsidR="00F457BE" w:rsidRPr="00F1590F" w:rsidRDefault="00F457BE" w:rsidP="00E9490C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709BB562" w14:textId="77777777" w:rsidR="00675B81" w:rsidRPr="00F1590F" w:rsidRDefault="00675B81" w:rsidP="00F457BE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color w:val="000000"/>
          <w:sz w:val="24"/>
          <w:szCs w:val="24"/>
        </w:rPr>
        <w:lastRenderedPageBreak/>
        <w:t>Figure S</w:t>
      </w:r>
      <w:r w:rsidR="00F457BE" w:rsidRPr="00F1590F">
        <w:rPr>
          <w:rFonts w:asciiTheme="majorBidi" w:hAnsiTheme="majorBidi" w:cstheme="majorBidi"/>
          <w:color w:val="000000"/>
          <w:sz w:val="24"/>
          <w:szCs w:val="24"/>
        </w:rPr>
        <w:t>7</w:t>
      </w:r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. Agarose gel electrophoresis showing presence of </w:t>
      </w:r>
      <w:proofErr w:type="spellStart"/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virA</w:t>
      </w:r>
      <w:proofErr w:type="spellEnd"/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 xml:space="preserve"> </w:t>
      </w:r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in </w:t>
      </w:r>
      <w:r w:rsidRPr="00F1590F">
        <w:rPr>
          <w:rFonts w:asciiTheme="majorBidi" w:hAnsiTheme="majorBidi" w:cstheme="majorBidi"/>
          <w:i/>
          <w:iCs/>
          <w:color w:val="000000"/>
          <w:sz w:val="24"/>
          <w:szCs w:val="24"/>
        </w:rPr>
        <w:t>Shigella</w:t>
      </w:r>
      <w:r w:rsidRPr="00F1590F">
        <w:rPr>
          <w:rFonts w:asciiTheme="majorBidi" w:hAnsiTheme="majorBidi" w:cstheme="majorBidi"/>
          <w:color w:val="000000"/>
          <w:sz w:val="24"/>
          <w:szCs w:val="24"/>
        </w:rPr>
        <w:t xml:space="preserve"> isolates from pediatric patients.</w:t>
      </w:r>
    </w:p>
    <w:p w14:paraId="208A735B" w14:textId="77777777" w:rsidR="005C752E" w:rsidRPr="00F1590F" w:rsidRDefault="005C752E" w:rsidP="00675B81">
      <w:pPr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</w:p>
    <w:p w14:paraId="7A781C2F" w14:textId="77777777" w:rsidR="00BB5693" w:rsidRPr="00F1590F" w:rsidRDefault="003B6F30" w:rsidP="00BB569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45280" behindDoc="0" locked="0" layoutInCell="1" allowOverlap="1" wp14:anchorId="2D03F803" wp14:editId="0C4E6096">
                <wp:simplePos x="0" y="0"/>
                <wp:positionH relativeFrom="column">
                  <wp:posOffset>5118514</wp:posOffset>
                </wp:positionH>
                <wp:positionV relativeFrom="paragraph">
                  <wp:posOffset>3753485</wp:posOffset>
                </wp:positionV>
                <wp:extent cx="614597" cy="294005"/>
                <wp:effectExtent l="0" t="0" r="0" b="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4597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0CFDD79" w14:textId="77777777" w:rsidR="003B6F30" w:rsidRPr="003B6F30" w:rsidRDefault="003B6F30" w:rsidP="003B6F30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3B6F30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550 bp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CB81CE0" id="Text Box 5" o:spid="_x0000_s1085" type="#_x0000_t202" style="position:absolute;left:0;text-align:left;margin-left:403.05pt;margin-top:295.55pt;width:48.4pt;height:23.15pt;z-index:2517452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" filled="f" stroked="f" strokeweight=".5pt">
                <v:textbox>
                  <w:txbxContent>
                    <w:p w:rsidR="003B6F30" w:rsidRPr="003B6F30" w:rsidRDefault="003B6F30" w:rsidP="003B6F30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3B6F30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550 bp</w:t>
                      </w:r>
                    </w:p>
                  </w:txbxContent>
                </v:textbox>
              </v:shape>
            </w:pict>
          </mc:Fallback>
        </mc:AlternateContent>
      </w:r>
      <w:r w:rsidR="004168AF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35DC17A2" wp14:editId="57838415">
                <wp:simplePos x="0" y="0"/>
                <wp:positionH relativeFrom="column">
                  <wp:posOffset>5906938</wp:posOffset>
                </wp:positionH>
                <wp:positionV relativeFrom="paragraph">
                  <wp:posOffset>2355073</wp:posOffset>
                </wp:positionV>
                <wp:extent cx="333375" cy="294005"/>
                <wp:effectExtent l="0" t="0" r="0" b="0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87CB545" w14:textId="77777777" w:rsidR="004168AF" w:rsidRPr="004168AF" w:rsidRDefault="004168AF" w:rsidP="004168AF">
                            <w:pPr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</w:pPr>
                            <w:r w:rsidRPr="004168AF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B7405E9" id="Text Box 6" o:spid="_x0000_s1084" type="#_x0000_t202" style="position:absolute;left:0;text-align:left;margin-left:465.1pt;margin-top:185.45pt;width:26.25pt;height:23.15pt;z-index:25172889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" filled="f" stroked="f" strokeweight=".5pt">
                <v:textbox>
                  <w:txbxContent>
                    <w:p w:rsidR="004168AF" w:rsidRPr="004168AF" w:rsidRDefault="004168AF" w:rsidP="004168AF">
                      <w:pPr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4168AF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L</w:t>
                      </w:r>
                    </w:p>
                  </w:txbxContent>
                </v:textbox>
              </v:shape>
            </w:pict>
          </mc:Fallback>
        </mc:AlternateContent>
      </w:r>
      <w:r w:rsidR="000D54AB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6B6EF87C" wp14:editId="1B3FAB9A">
                <wp:simplePos x="0" y="0"/>
                <wp:positionH relativeFrom="column">
                  <wp:posOffset>821878</wp:posOffset>
                </wp:positionH>
                <wp:positionV relativeFrom="paragraph">
                  <wp:posOffset>2902210</wp:posOffset>
                </wp:positionV>
                <wp:extent cx="333375" cy="294005"/>
                <wp:effectExtent l="0" t="0" r="0" b="0"/>
                <wp:wrapNone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74A855B" w14:textId="77777777" w:rsidR="00CE6D17" w:rsidRPr="00D017E3" w:rsidRDefault="00CE6D17" w:rsidP="00CE6D17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C-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0CB05F3" id="Text Box 1" o:spid="_x0000_s1085" type="#_x0000_t202" style="position:absolute;left:0;text-align:left;margin-left:64.7pt;margin-top:228.5pt;width:26.25pt;height:23.15pt;z-index:25172275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" filled="f" stroked="f" strokeweight=".5pt">
                <v:textbox>
                  <w:txbxContent>
                    <w:p w:rsidR="00CE6D17" w:rsidRPr="00D017E3" w:rsidRDefault="00CE6D17" w:rsidP="00CE6D17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C-</w:t>
                      </w:r>
                    </w:p>
                  </w:txbxContent>
                </v:textbox>
              </v:shape>
            </w:pict>
          </mc:Fallback>
        </mc:AlternateContent>
      </w:r>
      <w:r w:rsidR="000D54AB"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74A704D7" wp14:editId="46719A66">
                <wp:simplePos x="0" y="0"/>
                <wp:positionH relativeFrom="column">
                  <wp:posOffset>1441285</wp:posOffset>
                </wp:positionH>
                <wp:positionV relativeFrom="paragraph">
                  <wp:posOffset>2902923</wp:posOffset>
                </wp:positionV>
                <wp:extent cx="3796849" cy="294005"/>
                <wp:effectExtent l="0" t="0" r="0" b="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96849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865F634" w14:textId="77777777" w:rsidR="00CE6D17" w:rsidRPr="00CE6D17" w:rsidRDefault="00CE6D17" w:rsidP="000D54AB">
                            <w:pPr>
                              <w:rPr>
                                <w:rFonts w:asciiTheme="majorBidi" w:hAnsiTheme="majorBidi" w:cstheme="majorBidi"/>
                              </w:rPr>
                            </w:pPr>
                            <w:r w:rsidRPr="00CE6D17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 xml:space="preserve">6    </w:t>
                            </w:r>
                            <w:r w:rsidR="000D54AB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 xml:space="preserve">               5              </w:t>
                            </w:r>
                            <w:r w:rsidRPr="00CE6D17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 xml:space="preserve"> </w:t>
                            </w:r>
                            <w:r w:rsidR="000D54AB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 xml:space="preserve">4                  3  </w:t>
                            </w:r>
                            <w:r w:rsidRPr="00CE6D17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 xml:space="preserve">   </w:t>
                            </w:r>
                            <w:r w:rsidR="000D54AB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 xml:space="preserve">      </w:t>
                            </w:r>
                            <w:r w:rsidRPr="00CE6D17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 xml:space="preserve">      2</w:t>
                            </w:r>
                            <w:r w:rsidR="000D54AB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 xml:space="preserve">          </w:t>
                            </w:r>
                            <w:r w:rsidRPr="00CE6D17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 xml:space="preserve"> </w:t>
                            </w:r>
                            <w:r w:rsidR="000D54AB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 xml:space="preserve">    </w:t>
                            </w:r>
                            <w:r w:rsidRPr="00CE6D17">
                              <w:rPr>
                                <w:rFonts w:asciiTheme="majorBidi" w:hAnsiTheme="majorBidi" w:cstheme="majorBidi"/>
                                <w:color w:val="FFFFFF" w:themeColor="background1"/>
                              </w:rPr>
                              <w:t>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03B31B9" id="Text Box 4" o:spid="_x0000_s1088" type="#_x0000_t202" style="position:absolute;left:0;text-align:left;margin-left:113.5pt;margin-top:228.6pt;width:298.95pt;height:23.15pt;z-index:25172684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" filled="f" stroked="f" strokeweight=".5pt">
                <v:textbox>
                  <w:txbxContent>
                    <w:p w:rsidR="00CE6D17" w:rsidRPr="00CE6D17" w:rsidRDefault="00CE6D17" w:rsidP="000D54AB">
                      <w:pPr>
                        <w:rPr>
                          <w:rFonts w:asciiTheme="majorBidi" w:hAnsiTheme="majorBidi" w:cstheme="majorBidi"/>
                        </w:rPr>
                      </w:pPr>
                      <w:r w:rsidRPr="00CE6D17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 xml:space="preserve">6    </w:t>
                      </w:r>
                      <w:r w:rsidR="000D54AB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 xml:space="preserve">               5              </w:t>
                      </w:r>
                      <w:r w:rsidRPr="00CE6D17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 xml:space="preserve"> </w:t>
                      </w:r>
                      <w:r w:rsidR="000D54AB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 xml:space="preserve">4                  3  </w:t>
                      </w:r>
                      <w:r w:rsidRPr="00CE6D17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 xml:space="preserve">   </w:t>
                      </w:r>
                      <w:r w:rsidR="000D54AB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 xml:space="preserve">      </w:t>
                      </w:r>
                      <w:r w:rsidRPr="00CE6D17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 xml:space="preserve">      2</w:t>
                      </w:r>
                      <w:r w:rsidR="000D54AB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 xml:space="preserve">          </w:t>
                      </w:r>
                      <w:r w:rsidRPr="00CE6D17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 xml:space="preserve"> </w:t>
                      </w:r>
                      <w:r w:rsidR="000D54AB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 xml:space="preserve">    </w:t>
                      </w:r>
                      <w:r w:rsidRPr="00CE6D17">
                        <w:rPr>
                          <w:rFonts w:asciiTheme="majorBidi" w:hAnsiTheme="majorBidi" w:cstheme="majorBidi"/>
                          <w:color w:val="FFFFFF" w:themeColor="background1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rFonts w:asciiTheme="majorBidi" w:hAnsiTheme="majorBidi" w:cstheme="majorBidi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0F3D2349" wp14:editId="377F4E09">
                <wp:simplePos x="0" y="0"/>
                <wp:positionH relativeFrom="column">
                  <wp:posOffset>5309089</wp:posOffset>
                </wp:positionH>
                <wp:positionV relativeFrom="paragraph">
                  <wp:posOffset>2926675</wp:posOffset>
                </wp:positionV>
                <wp:extent cx="333375" cy="294005"/>
                <wp:effectExtent l="0" t="0" r="0" b="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3DBC01B" w14:textId="77777777" w:rsidR="00CE6D17" w:rsidRPr="00D017E3" w:rsidRDefault="00CE6D17" w:rsidP="00CE6D17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FF2DD77" id="Text Box 3" o:spid="_x0000_s1089" type="#_x0000_t202" style="position:absolute;left:0;text-align:left;margin-left:418.05pt;margin-top:230.45pt;width:26.25pt;height:23.15pt;z-index:25172480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" filled="f" stroked="f" strokeweight=".5pt">
                <v:textbox>
                  <w:txbxContent>
                    <w:p w:rsidR="00CE6D17" w:rsidRPr="00D017E3" w:rsidRDefault="00CE6D17" w:rsidP="00CE6D17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+</w:t>
                      </w:r>
                    </w:p>
                  </w:txbxContent>
                </v:textbox>
              </v:shape>
            </w:pict>
          </mc:Fallback>
        </mc:AlternateContent>
      </w:r>
      <w:r w:rsidR="00675B81" w:rsidRPr="00F1590F">
        <w:rPr>
          <w:rFonts w:asciiTheme="majorBidi" w:hAnsiTheme="majorBidi" w:cstheme="majorBidi"/>
          <w:noProof/>
          <w:color w:val="000000"/>
          <w:sz w:val="24"/>
          <w:szCs w:val="24"/>
        </w:rPr>
        <w:drawing>
          <wp:inline distT="0" distB="0" distL="0" distR="0" wp14:anchorId="29E170AF" wp14:editId="48ACB301">
            <wp:extent cx="5942839" cy="7418717"/>
            <wp:effectExtent l="0" t="0" r="1270" b="0"/>
            <wp:docPr id="74" name="Picture 74" descr="C:\Users\hp\Desktop\gel photo\final\vir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hp\Desktop\gel photo\final\virA.ti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2806" cy="74436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DE24C4" w14:textId="77777777" w:rsidR="00BB5693" w:rsidRPr="00F1590F" w:rsidRDefault="00BB5693" w:rsidP="00205DE2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rFonts w:asciiTheme="majorBidi" w:hAnsiTheme="majorBidi" w:cstheme="majorBidi"/>
          <w:color w:val="333333"/>
          <w:shd w:val="clear" w:color="auto" w:fill="FFFFFF"/>
        </w:rPr>
        <w:lastRenderedPageBreak/>
        <w:t xml:space="preserve">C-, negative control; L, 100 bp molecular size marker; C+, positive control for </w:t>
      </w:r>
      <w:proofErr w:type="spellStart"/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virA</w:t>
      </w:r>
      <w:proofErr w:type="spellEnd"/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 xml:space="preserve"> 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>gene; lane 1-</w:t>
      </w:r>
      <w:r w:rsidR="00205DE2" w:rsidRPr="00F1590F">
        <w:rPr>
          <w:rFonts w:asciiTheme="majorBidi" w:hAnsiTheme="majorBidi" w:cstheme="majorBidi"/>
          <w:color w:val="333333"/>
          <w:shd w:val="clear" w:color="auto" w:fill="FFFFFF"/>
        </w:rPr>
        <w:t>6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, clinical isolates of </w:t>
      </w:r>
      <w:r w:rsidRPr="00F1590F">
        <w:rPr>
          <w:rFonts w:asciiTheme="majorBidi" w:hAnsiTheme="majorBidi" w:cstheme="majorBidi"/>
          <w:i/>
          <w:iCs/>
          <w:color w:val="333333"/>
          <w:shd w:val="clear" w:color="auto" w:fill="FFFFFF"/>
        </w:rPr>
        <w:t>Shigella</w:t>
      </w:r>
      <w:r w:rsidRPr="00F1590F">
        <w:rPr>
          <w:rFonts w:asciiTheme="majorBidi" w:hAnsiTheme="majorBidi" w:cstheme="majorBidi"/>
          <w:color w:val="333333"/>
          <w:shd w:val="clear" w:color="auto" w:fill="FFFFFF"/>
        </w:rPr>
        <w:t xml:space="preserve"> strains. </w:t>
      </w:r>
    </w:p>
    <w:p w14:paraId="21357069" w14:textId="77777777" w:rsidR="005C752E" w:rsidRPr="00BB5693" w:rsidRDefault="005C752E" w:rsidP="00BB5693">
      <w:pPr>
        <w:pStyle w:val="ListParagraph"/>
        <w:autoSpaceDE w:val="0"/>
        <w:autoSpaceDN w:val="0"/>
        <w:adjustRightInd w:val="0"/>
        <w:spacing w:after="0" w:line="360" w:lineRule="auto"/>
        <w:jc w:val="mediumKashida"/>
        <w:rPr>
          <w:rFonts w:asciiTheme="majorBidi" w:hAnsiTheme="majorBidi" w:cstheme="majorBidi"/>
          <w:color w:val="000000"/>
          <w:sz w:val="24"/>
          <w:szCs w:val="24"/>
        </w:rPr>
      </w:pPr>
      <w:r w:rsidRPr="00F1590F">
        <w:rPr>
          <w:noProof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245C0781" wp14:editId="7998A70B">
                <wp:simplePos x="0" y="0"/>
                <wp:positionH relativeFrom="column">
                  <wp:posOffset>722630</wp:posOffset>
                </wp:positionH>
                <wp:positionV relativeFrom="paragraph">
                  <wp:posOffset>2271131</wp:posOffset>
                </wp:positionV>
                <wp:extent cx="333375" cy="294005"/>
                <wp:effectExtent l="0" t="0" r="0" b="0"/>
                <wp:wrapNone/>
                <wp:docPr id="78" name="Text Box 7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7AD362C" w14:textId="77777777" w:rsidR="005C752E" w:rsidRPr="00D017E3" w:rsidRDefault="005C752E" w:rsidP="005C752E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C-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38B5E93E" id="Text Box 78" o:spid="_x0000_s1088" type="#_x0000_t202" style="position:absolute;left:0;text-align:left;margin-left:56.9pt;margin-top:178.85pt;width:26.25pt;height:23.15pt;z-index:2517135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" filled="f" stroked="f" strokeweight=".5pt">
                <v:textbox>
                  <w:txbxContent>
                    <w:p w:rsidR="005C752E" w:rsidRPr="00D017E3" w:rsidRDefault="005C752E" w:rsidP="005C752E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C-</w:t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noProof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704D4043" wp14:editId="5EA74080">
                <wp:simplePos x="0" y="0"/>
                <wp:positionH relativeFrom="column">
                  <wp:posOffset>1455420</wp:posOffset>
                </wp:positionH>
                <wp:positionV relativeFrom="paragraph">
                  <wp:posOffset>2251446</wp:posOffset>
                </wp:positionV>
                <wp:extent cx="301625" cy="294005"/>
                <wp:effectExtent l="0" t="0" r="0" b="0"/>
                <wp:wrapNone/>
                <wp:docPr id="80" name="Text Box 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7E83A4D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6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4E11744" id="Text Box 80" o:spid="_x0000_s1089" type="#_x0000_t202" style="position:absolute;left:0;text-align:left;margin-left:114.6pt;margin-top:177.3pt;width:23.75pt;height:23.15pt;z-index:2517155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6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noProof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51625992" wp14:editId="45132588">
                <wp:simplePos x="0" y="0"/>
                <wp:positionH relativeFrom="column">
                  <wp:posOffset>2145030</wp:posOffset>
                </wp:positionH>
                <wp:positionV relativeFrom="paragraph">
                  <wp:posOffset>2246366</wp:posOffset>
                </wp:positionV>
                <wp:extent cx="301625" cy="294005"/>
                <wp:effectExtent l="0" t="0" r="0" b="0"/>
                <wp:wrapNone/>
                <wp:docPr id="81" name="Text Box 8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24B826E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5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F2D180E" id="Text Box 81" o:spid="_x0000_s1090" type="#_x0000_t202" style="position:absolute;left:0;text-align:left;margin-left:168.9pt;margin-top:176.9pt;width:23.75pt;height:23.15pt;z-index:2517166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5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noProof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0A93B70A" wp14:editId="5FE1ABEF">
                <wp:simplePos x="0" y="0"/>
                <wp:positionH relativeFrom="column">
                  <wp:posOffset>2782570</wp:posOffset>
                </wp:positionH>
                <wp:positionV relativeFrom="paragraph">
                  <wp:posOffset>2264674</wp:posOffset>
                </wp:positionV>
                <wp:extent cx="301625" cy="294005"/>
                <wp:effectExtent l="0" t="0" r="0" b="0"/>
                <wp:wrapNone/>
                <wp:docPr id="82" name="Text Box 8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9167B43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4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7EBB257" id="Text Box 82" o:spid="_x0000_s1091" type="#_x0000_t202" style="position:absolute;left:0;text-align:left;margin-left:219.1pt;margin-top:178.3pt;width:23.75pt;height:23.15pt;z-index:2517176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4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noProof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6F8DDD97" wp14:editId="307AEE08">
                <wp:simplePos x="0" y="0"/>
                <wp:positionH relativeFrom="column">
                  <wp:posOffset>3447044</wp:posOffset>
                </wp:positionH>
                <wp:positionV relativeFrom="paragraph">
                  <wp:posOffset>2266315</wp:posOffset>
                </wp:positionV>
                <wp:extent cx="301625" cy="294005"/>
                <wp:effectExtent l="0" t="0" r="0" b="0"/>
                <wp:wrapNone/>
                <wp:docPr id="83" name="Text Box 8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6BDF3E2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3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3C9FEEB" id="Text Box 83" o:spid="_x0000_s1092" type="#_x0000_t202" style="position:absolute;left:0;text-align:left;margin-left:271.4pt;margin-top:178.45pt;width:23.75pt;height:23.15pt;z-index:2517186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3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noProof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770A6C44" wp14:editId="65E851DB">
                <wp:simplePos x="0" y="0"/>
                <wp:positionH relativeFrom="column">
                  <wp:posOffset>4128399</wp:posOffset>
                </wp:positionH>
                <wp:positionV relativeFrom="paragraph">
                  <wp:posOffset>2272030</wp:posOffset>
                </wp:positionV>
                <wp:extent cx="301625" cy="294005"/>
                <wp:effectExtent l="0" t="0" r="0" b="0"/>
                <wp:wrapNone/>
                <wp:docPr id="84" name="Text Box 8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2C6884B" w14:textId="77777777" w:rsidR="005C752E" w:rsidRDefault="005C752E" w:rsidP="005C752E">
                            <w:r>
                              <w:rPr>
                                <w:color w:val="FFFFFF" w:themeColor="background1"/>
                              </w:rPr>
                              <w:t>2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00EE0CE" id="Text Box 84" o:spid="_x0000_s1093" type="#_x0000_t202" style="position:absolute;left:0;text-align:left;margin-left:325.05pt;margin-top:178.9pt;width:23.75pt;height:23.15pt;z-index:2517196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" filled="f" stroked="f" strokeweight=".5pt">
                <v:textbox>
                  <w:txbxContent>
                    <w:p w:rsidR="005C752E" w:rsidRDefault="005C752E" w:rsidP="005C752E">
                      <w:r>
                        <w:rPr>
                          <w:color w:val="FFFFFF" w:themeColor="background1"/>
                        </w:rPr>
                        <w:t>2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noProof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1C9920CB" wp14:editId="398BC43E">
                <wp:simplePos x="0" y="0"/>
                <wp:positionH relativeFrom="column">
                  <wp:posOffset>4715510</wp:posOffset>
                </wp:positionH>
                <wp:positionV relativeFrom="paragraph">
                  <wp:posOffset>2276415</wp:posOffset>
                </wp:positionV>
                <wp:extent cx="301625" cy="294005"/>
                <wp:effectExtent l="0" t="0" r="0" b="0"/>
                <wp:wrapNone/>
                <wp:docPr id="85" name="Text Box 8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D4CCEA1" w14:textId="77777777" w:rsidR="005C752E" w:rsidRDefault="005C752E" w:rsidP="005C752E">
                            <w:r w:rsidRPr="00D017E3">
                              <w:rPr>
                                <w:color w:val="FFFFFF" w:themeColor="background1"/>
                              </w:rPr>
                              <w:t>1</w:t>
                            </w:r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9A0CD7C" id="Text Box 85" o:spid="_x0000_s1094" type="#_x0000_t202" style="position:absolute;left:0;text-align:left;margin-left:371.3pt;margin-top:179.25pt;width:23.75pt;height:23.15pt;z-index:2517207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" filled="f" stroked="f" strokeweight=".5pt">
                <v:textbox>
                  <w:txbxContent>
                    <w:p w:rsidR="005C752E" w:rsidRDefault="005C752E" w:rsidP="005C752E">
                      <w:r w:rsidRPr="00D017E3">
                        <w:rPr>
                          <w:color w:val="FFFFFF" w:themeColor="background1"/>
                        </w:rPr>
                        <w:t>1</w:t>
                      </w:r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noProof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41F456B7" wp14:editId="55AF7C4D">
                <wp:simplePos x="0" y="0"/>
                <wp:positionH relativeFrom="column">
                  <wp:posOffset>5317490</wp:posOffset>
                </wp:positionH>
                <wp:positionV relativeFrom="paragraph">
                  <wp:posOffset>2242449</wp:posOffset>
                </wp:positionV>
                <wp:extent cx="333375" cy="294005"/>
                <wp:effectExtent l="0" t="0" r="0" b="0"/>
                <wp:wrapNone/>
                <wp:docPr id="79" name="Text Box 7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F6C1135" w14:textId="77777777" w:rsidR="005C752E" w:rsidRPr="00D017E3" w:rsidRDefault="005C752E" w:rsidP="005C752E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017E3">
                              <w:rPr>
                                <w:color w:val="FFFFFF" w:themeColor="background1"/>
                              </w:rPr>
                              <w:t>C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779B8CE" id="Text Box 79" o:spid="_x0000_s1095" type="#_x0000_t202" style="position:absolute;left:0;text-align:left;margin-left:418.7pt;margin-top:176.55pt;width:26.25pt;height:23.15pt;z-index:2517145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" filled="f" stroked="f" strokeweight=".5pt">
                <v:textbox>
                  <w:txbxContent>
                    <w:p w:rsidR="005C752E" w:rsidRPr="00D017E3" w:rsidRDefault="005C752E" w:rsidP="005C752E">
                      <w:pPr>
                        <w:rPr>
                          <w:color w:val="FFFFFF" w:themeColor="background1"/>
                        </w:rPr>
                      </w:pPr>
                      <w:r w:rsidRPr="00D017E3">
                        <w:rPr>
                          <w:color w:val="FFFFFF" w:themeColor="background1"/>
                        </w:rPr>
                        <w:t>C+</w:t>
                      </w:r>
                    </w:p>
                  </w:txbxContent>
                </v:textbox>
              </v:shape>
            </w:pict>
          </mc:Fallback>
        </mc:AlternateContent>
      </w:r>
      <w:r w:rsidRPr="00F1590F">
        <w:rPr>
          <w:noProof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48407D4C" wp14:editId="6D13B8F4">
                <wp:simplePos x="0" y="0"/>
                <wp:positionH relativeFrom="column">
                  <wp:posOffset>5814060</wp:posOffset>
                </wp:positionH>
                <wp:positionV relativeFrom="paragraph">
                  <wp:posOffset>2103384</wp:posOffset>
                </wp:positionV>
                <wp:extent cx="532130" cy="572135"/>
                <wp:effectExtent l="0" t="0" r="0" b="0"/>
                <wp:wrapNone/>
                <wp:docPr id="75" name="Text Box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2130" cy="5721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996F45E" w14:textId="77777777" w:rsidR="005C752E" w:rsidRPr="00D017E3" w:rsidRDefault="00BB5693" w:rsidP="005872C2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color w:val="FFFFFF" w:themeColor="background1"/>
                                <w:sz w:val="20"/>
                                <w:szCs w:val="20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8B9C5EE" id="Text Box 75" o:spid="_x0000_s1096" type="#_x0000_t202" style="position:absolute;left:0;text-align:left;margin-left:457.8pt;margin-top:165.6pt;width:41.9pt;height:45.05pt;z-index:251711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" filled="f" stroked="f" strokeweight=".5pt">
                <v:textbox>
                  <w:txbxContent>
                    <w:p w:rsidR="005C752E" w:rsidRPr="00D017E3" w:rsidRDefault="00BB5693" w:rsidP="005872C2">
                      <w:pPr>
                        <w:jc w:val="center"/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</w:pPr>
                      <w:r>
                        <w:rPr>
                          <w:rFonts w:asciiTheme="majorBidi" w:hAnsiTheme="majorBidi" w:cstheme="majorBidi"/>
                          <w:color w:val="FFFFFF" w:themeColor="background1"/>
                          <w:sz w:val="20"/>
                          <w:szCs w:val="20"/>
                        </w:rPr>
                        <w:t>L</w:t>
                      </w:r>
                    </w:p>
                  </w:txbxContent>
                </v:textbox>
              </v:shape>
            </w:pict>
          </mc:Fallback>
        </mc:AlternateContent>
      </w:r>
      <w:bookmarkStart w:id="0" w:name="_GoBack"/>
      <w:bookmarkEnd w:id="0"/>
    </w:p>
    <w:sectPr w:rsidR="005C752E" w:rsidRPr="00BB5693" w:rsidSect="00661C23">
      <w:pgSz w:w="12240" w:h="15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EA5F8F" w14:textId="77777777" w:rsidR="000C7029" w:rsidRDefault="000C7029" w:rsidP="00BB5693">
      <w:pPr>
        <w:spacing w:after="0" w:line="240" w:lineRule="auto"/>
      </w:pPr>
      <w:r>
        <w:separator/>
      </w:r>
    </w:p>
  </w:endnote>
  <w:endnote w:type="continuationSeparator" w:id="0">
    <w:p w14:paraId="35F06CD4" w14:textId="77777777" w:rsidR="000C7029" w:rsidRDefault="000C7029" w:rsidP="00BB56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EuclidSymbol-Bold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8AB5B82" w14:textId="77777777" w:rsidR="000C7029" w:rsidRDefault="000C7029" w:rsidP="00BB5693">
      <w:pPr>
        <w:spacing w:after="0" w:line="240" w:lineRule="auto"/>
      </w:pPr>
      <w:r>
        <w:separator/>
      </w:r>
    </w:p>
  </w:footnote>
  <w:footnote w:type="continuationSeparator" w:id="0">
    <w:p w14:paraId="150695CE" w14:textId="77777777" w:rsidR="000C7029" w:rsidRDefault="000C7029" w:rsidP="00BB569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8" type="#_x0000_t75" style="width:501pt;height:543.75pt;visibility:visible;mso-wrap-style:square" o:bullet="t">
        <v:imagedata r:id="rId1" o:title="ipaB"/>
      </v:shape>
    </w:pict>
  </w:numPicBullet>
  <w:numPicBullet w:numPicBulletId="1">
    <w:pict>
      <v:shape id="_x0000_i1029" type="#_x0000_t75" style="width:26.25pt;height:23.25pt;visibility:visible;mso-wrap-style:square" o:bullet="t">
        <v:imagedata r:id="rId2" o:title=""/>
      </v:shape>
    </w:pict>
  </w:numPicBullet>
  <w:abstractNum w:abstractNumId="0" w15:restartNumberingAfterBreak="0">
    <w:nsid w:val="61BE0B13"/>
    <w:multiLevelType w:val="hybridMultilevel"/>
    <w:tmpl w:val="3560FA5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C752E"/>
    <w:rsid w:val="00083993"/>
    <w:rsid w:val="00090BD6"/>
    <w:rsid w:val="000C7029"/>
    <w:rsid w:val="000D54AB"/>
    <w:rsid w:val="001B75A2"/>
    <w:rsid w:val="001F23D3"/>
    <w:rsid w:val="00205DE2"/>
    <w:rsid w:val="00237F3D"/>
    <w:rsid w:val="002A0E36"/>
    <w:rsid w:val="002F0FF9"/>
    <w:rsid w:val="003933E0"/>
    <w:rsid w:val="003B6F30"/>
    <w:rsid w:val="003D1148"/>
    <w:rsid w:val="00402CBA"/>
    <w:rsid w:val="004168AF"/>
    <w:rsid w:val="00463E5E"/>
    <w:rsid w:val="004D3796"/>
    <w:rsid w:val="00530700"/>
    <w:rsid w:val="005872C2"/>
    <w:rsid w:val="005C752E"/>
    <w:rsid w:val="00675B81"/>
    <w:rsid w:val="006F1B89"/>
    <w:rsid w:val="00713C83"/>
    <w:rsid w:val="007C5B58"/>
    <w:rsid w:val="00816ACC"/>
    <w:rsid w:val="00890C7F"/>
    <w:rsid w:val="00926602"/>
    <w:rsid w:val="0099779A"/>
    <w:rsid w:val="00AE2FB8"/>
    <w:rsid w:val="00B46339"/>
    <w:rsid w:val="00B86F80"/>
    <w:rsid w:val="00BB5693"/>
    <w:rsid w:val="00CE6D17"/>
    <w:rsid w:val="00D22C42"/>
    <w:rsid w:val="00D82A43"/>
    <w:rsid w:val="00DA310B"/>
    <w:rsid w:val="00E9490C"/>
    <w:rsid w:val="00F1590F"/>
    <w:rsid w:val="00F4009A"/>
    <w:rsid w:val="00F457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053D9AF0"/>
  <w15:chartTrackingRefBased/>
  <w15:docId w15:val="{D610D5F5-EEB3-4EE0-B82D-6D982BA6B3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C752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C752E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5C752E"/>
  </w:style>
  <w:style w:type="table" w:styleId="TableGrid">
    <w:name w:val="Table Grid"/>
    <w:basedOn w:val="TableNormal"/>
    <w:uiPriority w:val="39"/>
    <w:rsid w:val="005C75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B56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B5693"/>
  </w:style>
  <w:style w:type="paragraph" w:styleId="Footer">
    <w:name w:val="footer"/>
    <w:basedOn w:val="Normal"/>
    <w:link w:val="FooterChar"/>
    <w:uiPriority w:val="99"/>
    <w:unhideWhenUsed/>
    <w:rsid w:val="00BB56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B5693"/>
  </w:style>
  <w:style w:type="paragraph" w:styleId="BalloonText">
    <w:name w:val="Balloon Text"/>
    <w:basedOn w:val="Normal"/>
    <w:link w:val="BalloonTextChar"/>
    <w:uiPriority w:val="99"/>
    <w:semiHidden/>
    <w:unhideWhenUsed/>
    <w:rsid w:val="00F1590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590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6.tiff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5.tiff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4.tiff"/><Relationship Id="rId5" Type="http://schemas.openxmlformats.org/officeDocument/2006/relationships/styles" Target="styles.xml"/><Relationship Id="rId15" Type="http://schemas.openxmlformats.org/officeDocument/2006/relationships/image" Target="media/image8.tiff"/><Relationship Id="rId10" Type="http://schemas.openxmlformats.org/officeDocument/2006/relationships/image" Target="media/image3.jpeg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image" Target="media/image7.tiff"/></Relationships>
</file>

<file path=word/_rels/numbering.xml.rels><?xml version="1.0" encoding="UTF-8" standalone="yes"?>
<Relationships xmlns="http://schemas.openxmlformats.org/package/2006/relationships"><Relationship Id="rId2" Type="http://schemas.openxmlformats.org/officeDocument/2006/relationships/image" Target="media/image2.emf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FC88AD65543844A810C3DD82A589504" ma:contentTypeVersion="10" ma:contentTypeDescription="Create a new document." ma:contentTypeScope="" ma:versionID="9b949b524a923482e8a77a5600b5b81e">
  <xsd:schema xmlns:xsd="http://www.w3.org/2001/XMLSchema" xmlns:xs="http://www.w3.org/2001/XMLSchema" xmlns:p="http://schemas.microsoft.com/office/2006/metadata/properties" xmlns:ns3="3cb5a929-a351-4e0f-b46b-be99a4aa8e8c" targetNamespace="http://schemas.microsoft.com/office/2006/metadata/properties" ma:root="true" ma:fieldsID="5ea63e8227b2a33ff22424fb13af1106" ns3:_="">
    <xsd:import namespace="3cb5a929-a351-4e0f-b46b-be99a4aa8e8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cb5a929-a351-4e0f-b46b-be99a4aa8e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8EF34D63-0968-4B95-899D-0DC5A0538BE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cb5a929-a351-4e0f-b46b-be99a4aa8e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34A8E67-F0D3-40D8-81EA-9163E5B44E5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B922525-C87E-4ABB-BE8C-2164B1D0F24D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722</Words>
  <Characters>4121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midreza Houri</dc:creator>
  <cp:keywords/>
  <dc:description/>
  <cp:lastModifiedBy>Tania Olliver</cp:lastModifiedBy>
  <cp:revision>2</cp:revision>
  <dcterms:created xsi:type="dcterms:W3CDTF">2020-01-29T20:37:00Z</dcterms:created>
  <dcterms:modified xsi:type="dcterms:W3CDTF">2020-01-29T2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FC88AD65543844A810C3DD82A589504</vt:lpwstr>
  </property>
</Properties>
</file>